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2AF40" w14:textId="13121B2E" w:rsidR="00EA1ABD" w:rsidRDefault="00EA1ABD" w:rsidP="00EA1ABD">
      <w:pPr>
        <w:jc w:val="center"/>
        <w:rPr>
          <w:rFonts w:ascii="Times New Roman" w:hAnsi="Times New Roman" w:cs="Times New Roman"/>
          <w:b/>
          <w:bCs/>
          <w:sz w:val="32"/>
          <w:szCs w:val="32"/>
        </w:rPr>
      </w:pPr>
      <w:r w:rsidRPr="00EA1ABD">
        <w:rPr>
          <w:rFonts w:ascii="Times New Roman" w:hAnsi="Times New Roman" w:cs="Times New Roman"/>
          <w:b/>
          <w:bCs/>
          <w:sz w:val="32"/>
          <w:szCs w:val="32"/>
        </w:rPr>
        <w:t xml:space="preserve">Analisa Rating Berdasarkan Divisi, </w:t>
      </w:r>
      <w:r>
        <w:rPr>
          <w:rFonts w:ascii="Times New Roman" w:hAnsi="Times New Roman" w:cs="Times New Roman"/>
          <w:b/>
          <w:bCs/>
          <w:sz w:val="32"/>
          <w:szCs w:val="32"/>
        </w:rPr>
        <w:t>D</w:t>
      </w:r>
      <w:r w:rsidRPr="00EA1ABD">
        <w:rPr>
          <w:rFonts w:ascii="Times New Roman" w:hAnsi="Times New Roman" w:cs="Times New Roman"/>
          <w:b/>
          <w:bCs/>
          <w:sz w:val="32"/>
          <w:szCs w:val="32"/>
        </w:rPr>
        <w:t xml:space="preserve">epartemen, dan </w:t>
      </w:r>
      <w:r>
        <w:rPr>
          <w:rFonts w:ascii="Times New Roman" w:hAnsi="Times New Roman" w:cs="Times New Roman"/>
          <w:b/>
          <w:bCs/>
          <w:sz w:val="32"/>
          <w:szCs w:val="32"/>
        </w:rPr>
        <w:t>K</w:t>
      </w:r>
      <w:r w:rsidRPr="00EA1ABD">
        <w:rPr>
          <w:rFonts w:ascii="Times New Roman" w:hAnsi="Times New Roman" w:cs="Times New Roman"/>
          <w:b/>
          <w:bCs/>
          <w:sz w:val="32"/>
          <w:szCs w:val="32"/>
        </w:rPr>
        <w:t>elas</w:t>
      </w:r>
    </w:p>
    <w:p w14:paraId="38A966E3" w14:textId="55DCEEA0" w:rsidR="00EA1ABD" w:rsidRDefault="00EA1ABD" w:rsidP="00EA1ABD">
      <w:pPr>
        <w:rPr>
          <w:rFonts w:ascii="Times New Roman" w:hAnsi="Times New Roman" w:cs="Times New Roman"/>
          <w:sz w:val="32"/>
          <w:szCs w:val="32"/>
        </w:rPr>
      </w:pPr>
    </w:p>
    <w:p w14:paraId="17BB5A00" w14:textId="28E71480" w:rsidR="00EA1ABD" w:rsidRDefault="00EA1ABD" w:rsidP="00C21E52">
      <w:pPr>
        <w:spacing w:line="360" w:lineRule="auto"/>
        <w:jc w:val="both"/>
        <w:rPr>
          <w:rFonts w:ascii="Times New Roman" w:hAnsi="Times New Roman" w:cs="Times New Roman"/>
        </w:rPr>
      </w:pPr>
      <w:r>
        <w:rPr>
          <w:rFonts w:ascii="Times New Roman" w:hAnsi="Times New Roman" w:cs="Times New Roman"/>
        </w:rPr>
        <w:t xml:space="preserve">Pada projek yang saya lakukan, dataset berasal dari Kaggle.com </w:t>
      </w:r>
      <w:r>
        <w:rPr>
          <w:rFonts w:ascii="Times New Roman" w:hAnsi="Times New Roman" w:cs="Times New Roman"/>
        </w:rPr>
        <w:fldChar w:fldCharType="begin" w:fldLock="1"/>
      </w:r>
      <w:r w:rsidR="000A3C63">
        <w:rPr>
          <w:rFonts w:ascii="Times New Roman" w:hAnsi="Times New Roman" w:cs="Times New Roman"/>
        </w:rPr>
        <w:instrText>ADDIN CSL_CITATION {"citationItems":[{"id":"ITEM-1","itemData":{"URL":"https://www.kaggle.com/datasets/nicapotato/womens-ecommerce-clothing-reviews","accessed":{"date-parts":[["2022","9","6"]]},"id":"ITEM-1","issued":{"date-parts":[["0"]]},"title":"Women's E-Commerce Clothing Reviews | Kaggle","type":"webpage"},"uris":["http://www.mendeley.com/documents/?uuid=0c223745-3712-3b3a-8382-7454f1d7923a"]}],"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EA1ABD">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Dataset ini berjudul </w:t>
      </w:r>
      <w:r w:rsidRPr="000A3C63">
        <w:rPr>
          <w:rFonts w:ascii="Times New Roman" w:hAnsi="Times New Roman" w:cs="Times New Roman"/>
          <w:b/>
          <w:bCs/>
        </w:rPr>
        <w:t>Women’s E-Commerce Clothing</w:t>
      </w:r>
      <w:r w:rsidR="000A3C63" w:rsidRPr="000A3C63">
        <w:rPr>
          <w:rFonts w:ascii="Times New Roman" w:hAnsi="Times New Roman" w:cs="Times New Roman"/>
          <w:b/>
          <w:bCs/>
        </w:rPr>
        <w:t xml:space="preserve"> Reviews</w:t>
      </w:r>
      <w:r w:rsidR="000A3C63">
        <w:rPr>
          <w:rFonts w:ascii="Times New Roman" w:hAnsi="Times New Roman" w:cs="Times New Roman"/>
        </w:rPr>
        <w:t xml:space="preserve"> yang memiliki 23485 baris dan 11 kolom. Pada deskripsi yang tertera 11 kolom tersebut antara lain </w:t>
      </w:r>
      <w:r w:rsidR="000A3C63">
        <w:rPr>
          <w:rFonts w:ascii="Times New Roman" w:hAnsi="Times New Roman" w:cs="Times New Roman"/>
        </w:rPr>
        <w:fldChar w:fldCharType="begin" w:fldLock="1"/>
      </w:r>
      <w:r w:rsidR="00644C4D">
        <w:rPr>
          <w:rFonts w:ascii="Times New Roman" w:hAnsi="Times New Roman" w:cs="Times New Roman"/>
        </w:rPr>
        <w:instrText>ADDIN CSL_CITATION {"citationItems":[{"id":"ITEM-1","itemData":{"URL":"https://www.kaggle.com/datasets/nicapotato/womens-ecommerce-clothing-reviews","accessed":{"date-parts":[["2022","9","6"]]},"id":"ITEM-1","issued":{"date-parts":[["0"]]},"title":"Women's E-Commerce Clothing Reviews | Kaggle","type":"webpage"},"uris":["http://www.mendeley.com/documents/?uuid=0c223745-3712-3b3a-8382-7454f1d7923a"]}],"mendeley":{"formattedCitation":"[1]","plainTextFormattedCitation":"[1]","previouslyFormattedCitation":"[1]"},"properties":{"noteIndex":0},"schema":"https://github.com/citation-style-language/schema/raw/master/csl-citation.json"}</w:instrText>
      </w:r>
      <w:r w:rsidR="000A3C63">
        <w:rPr>
          <w:rFonts w:ascii="Times New Roman" w:hAnsi="Times New Roman" w:cs="Times New Roman"/>
        </w:rPr>
        <w:fldChar w:fldCharType="separate"/>
      </w:r>
      <w:r w:rsidR="000A3C63" w:rsidRPr="000A3C63">
        <w:rPr>
          <w:rFonts w:ascii="Times New Roman" w:hAnsi="Times New Roman" w:cs="Times New Roman"/>
          <w:noProof/>
        </w:rPr>
        <w:t>[1]</w:t>
      </w:r>
      <w:r w:rsidR="000A3C63">
        <w:rPr>
          <w:rFonts w:ascii="Times New Roman" w:hAnsi="Times New Roman" w:cs="Times New Roman"/>
        </w:rPr>
        <w:fldChar w:fldCharType="end"/>
      </w:r>
      <w:r w:rsidR="000A3C63">
        <w:rPr>
          <w:rFonts w:ascii="Times New Roman" w:hAnsi="Times New Roman" w:cs="Times New Roman"/>
        </w:rPr>
        <w:t>.</w:t>
      </w:r>
    </w:p>
    <w:p w14:paraId="2EA2E978" w14:textId="0496C3E8" w:rsidR="000A3C63" w:rsidRDefault="000A3C63"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Clothing ID</w:t>
      </w:r>
      <w:r w:rsidR="001A62AF">
        <w:rPr>
          <w:rFonts w:ascii="Times New Roman" w:hAnsi="Times New Roman" w:cs="Times New Roman"/>
        </w:rPr>
        <w:t>:</w:t>
      </w:r>
      <w:r>
        <w:rPr>
          <w:rFonts w:ascii="Times New Roman" w:hAnsi="Times New Roman" w:cs="Times New Roman"/>
        </w:rPr>
        <w:t xml:space="preserve"> Kolom yang berisi </w:t>
      </w:r>
      <w:r w:rsidR="001A62AF">
        <w:rPr>
          <w:rFonts w:ascii="Times New Roman" w:hAnsi="Times New Roman" w:cs="Times New Roman"/>
        </w:rPr>
        <w:t>ID review dengan tipe integer</w:t>
      </w:r>
    </w:p>
    <w:p w14:paraId="3DC20753" w14:textId="7352FD41"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Age: Umur reviewer dengan integer</w:t>
      </w:r>
    </w:p>
    <w:p w14:paraId="51CA97F1" w14:textId="3E85C78F"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Title: Judul review yang diberikan dengan tipe string</w:t>
      </w:r>
    </w:p>
    <w:p w14:paraId="2D459018" w14:textId="763392CA"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Rating: Positive integer ordinal yang memiliki peringkat 1 (paling buruk) hingga 5 (paling baik)</w:t>
      </w:r>
    </w:p>
    <w:p w14:paraId="339346E5" w14:textId="79285BF0"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Recommend IND: Kolom yang berisi nilai binary dimana nilai 1 berarti direkomendasi dan 0 berarti tidak direkomendasikan</w:t>
      </w:r>
    </w:p>
    <w:p w14:paraId="1C5BF0BD" w14:textId="0DB7748F"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Positive Feedback Count: </w:t>
      </w:r>
      <w:r w:rsidR="001B0DA4">
        <w:rPr>
          <w:rFonts w:ascii="Times New Roman" w:hAnsi="Times New Roman" w:cs="Times New Roman"/>
        </w:rPr>
        <w:t>Jumlah pelanggan yang memberikan nilai positif.</w:t>
      </w:r>
    </w:p>
    <w:p w14:paraId="51FF5144" w14:textId="539753CD" w:rsidR="001B0DA4"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Division Name: Bertipe kategori untuk produksi</w:t>
      </w:r>
    </w:p>
    <w:p w14:paraId="7B026708" w14:textId="6D87AFC4" w:rsidR="001B0DA4"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Department Name: Bertipe kategori untuk nama departemen produk</w:t>
      </w:r>
    </w:p>
    <w:p w14:paraId="42FAD0DE" w14:textId="0D7D484C" w:rsidR="00A17572" w:rsidRPr="00A17572"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Class Name: Bertipe kategori untuk nama kelas produk.</w:t>
      </w:r>
    </w:p>
    <w:p w14:paraId="54E29CE4" w14:textId="0C3EA101" w:rsidR="00A17572" w:rsidRDefault="00A17572" w:rsidP="003E3B94">
      <w:pPr>
        <w:spacing w:line="360" w:lineRule="auto"/>
        <w:jc w:val="both"/>
        <w:rPr>
          <w:rFonts w:ascii="Times New Roman" w:hAnsi="Times New Roman" w:cs="Times New Roman"/>
        </w:rPr>
      </w:pPr>
      <w:r>
        <w:rPr>
          <w:rFonts w:ascii="Times New Roman" w:hAnsi="Times New Roman" w:cs="Times New Roman"/>
        </w:rPr>
        <w:t xml:space="preserve">Proses analisa menggunakan software Pentaho Data Integration (PDI) </w:t>
      </w:r>
      <w:r w:rsidR="00C21E52">
        <w:rPr>
          <w:rFonts w:ascii="Times New Roman" w:hAnsi="Times New Roman" w:cs="Times New Roman"/>
        </w:rPr>
        <w:t xml:space="preserve">dengan menggunakan prinsip OLAP dengan terdapat tabel fakta dan tabel dimensi. Dimensi model yang digunakan adalah </w:t>
      </w:r>
      <w:r>
        <w:rPr>
          <w:rFonts w:ascii="Times New Roman" w:hAnsi="Times New Roman" w:cs="Times New Roman"/>
        </w:rPr>
        <w:t>Star Schema</w:t>
      </w:r>
      <w:r w:rsidR="00C21E52">
        <w:rPr>
          <w:rFonts w:ascii="Times New Roman" w:hAnsi="Times New Roman" w:cs="Times New Roman"/>
        </w:rPr>
        <w:t xml:space="preserve"> sebagai visualisasi gambaran tabel fakta dan tabel dimensi</w:t>
      </w:r>
      <w:r>
        <w:rPr>
          <w:rFonts w:ascii="Times New Roman" w:hAnsi="Times New Roman" w:cs="Times New Roman"/>
        </w:rPr>
        <w:t xml:space="preserve"> </w:t>
      </w:r>
      <w:r w:rsidR="00C21E52">
        <w:rPr>
          <w:rFonts w:ascii="Times New Roman" w:hAnsi="Times New Roman" w:cs="Times New Roman"/>
        </w:rPr>
        <w:t xml:space="preserve">dengan melakukan </w:t>
      </w:r>
      <w:r>
        <w:rPr>
          <w:rFonts w:ascii="Times New Roman" w:hAnsi="Times New Roman" w:cs="Times New Roman"/>
        </w:rPr>
        <w:t xml:space="preserve">normalisasi 2NF. </w:t>
      </w:r>
      <w:r w:rsidR="00644C4D">
        <w:rPr>
          <w:rFonts w:ascii="Times New Roman" w:hAnsi="Times New Roman" w:cs="Times New Roman"/>
        </w:rPr>
        <w:t xml:space="preserve">Star schema atau skema bintang adalah struktur logical yang memiliki tabel fakta yang terdiri atas data faktual sebagai hasil akhir analisis yang digunakan dengan dikelilingi tabel dimensi </w:t>
      </w:r>
      <w:r w:rsidR="00644C4D">
        <w:rPr>
          <w:rFonts w:ascii="Times New Roman" w:hAnsi="Times New Roman" w:cs="Times New Roman"/>
        </w:rPr>
        <w:fldChar w:fldCharType="begin" w:fldLock="1"/>
      </w:r>
      <w:r w:rsidR="004A58D4">
        <w:rPr>
          <w:rFonts w:ascii="Times New Roman" w:hAnsi="Times New Roman" w:cs="Times New Roman"/>
        </w:rPr>
        <w:instrText>ADDIN CSL_CITATION {"citationItems":[{"id":"ITEM-1","itemData":{"abstract":"PT. Asuransi Takaful Umum merupakan perusahaan jasa yang bergerak dalam bidang asuransi syariah yang saat ini sedang banyak diminati oleh masyarakat untuk mempercayakan kendaraan mereka ke dalam produk pertanggungan yang dikeluarkan oleh PT. Asuransi Takaful Umum. Berdasarkan data dari PT. Asuransi Takaful Umum, total premi yang berhasil dihimpun dari asurani kendaraan semakin meningkat setiap tahunnya, pada tahun 2001 mencapai Rp.2,3 triliun, tahun 2002 Rp.2,8 triliun, tahun 2003 Rp. 3,2 triliun, dan tahun 2004 mencapai Rp.4 triliun. Seiring dengan meningkatnya jumlah peserta asuransi maka semakin banyak pula jumlah premi dari peserta asuransi, maupun jumlah peserta yang mengajukan klaim kepada PT. Asuransi Takaful Umum. Dengan demikian semakin banyak pula data yang masuk ke dalam perusahaan, data-data tersebut tentunya perlu disimpan, diolah, dan dianalisis untuk menghasilkan suatu informasi yang berguna bagi perusahaan, dan dilaporkan kepada manajer untuk mengetahui keadaan perusahaan pada periode waktu tertentu. Sementara itu, untuk membuat laporan tersebut, dibutuhkan waktu lebih untuk mengumpulkan informasi dan mengolah data yang tersimpan dalam database operasional di General Takaful System. Karena dianggap perlu untuk melakukan pengelolaan data yang berjumlah besar untuk dapat menghasilkan suatu informasi secara cepat, maka dibuatlah suatu perancangan data warehouse yang dapat memudahkan dalam melakukan pengolahan data-data, menganalisis, dan melaporkan hasil analisis data. Metode yang digunakan dalam merancang data warehouse ini adalah Nine Step Design Methodology yang terdiri dari sembilan langkah yaitu memilih proses, menentukan grain/sumber dari proses bisnis, mengidentifikasi dan penyesuaian dimensi, memilih fakta, menyimpan perhitungan awal dalam tabel fakta, melihat kembali tabel dimensi, memilih durasi database, menelusuri perubahan dari dimensi, dan yang terakhir adalah memutuskan prioritas query dan tipe query. Dari penelitian ini menghasilkan sebuah data warehouse untuk PT. Asuransi Takaful Umum, serta jumlah kapasitas media penyimpanan yang dibutuhkan untuk data histori.","author":[{"dropping-particle":"","family":"AMELIA","given":"NUR LISKA","non-dropping-particle":"","parse-names":false,"suffix":""}],"id":"ITEM-1","issued":{"date-parts":[["2011"]]},"page":"46","title":"Analisa Dan Desain Data Warehouse Pada Perusahaan Asuransi Syariah (Studi Kasus : Pt. Asuransi Takaful Umum)","type":"article-journal"},"uris":["http://www.mendeley.com/documents/?uuid=5ef7aa1a-89a7-41f6-acb2-ac0cc785d244"]}],"mendeley":{"formattedCitation":"[2]","plainTextFormattedCitation":"[2]","previouslyFormattedCitation":"[2]"},"properties":{"noteIndex":0},"schema":"https://github.com/citation-style-language/schema/raw/master/csl-citation.json"}</w:instrText>
      </w:r>
      <w:r w:rsidR="00644C4D">
        <w:rPr>
          <w:rFonts w:ascii="Times New Roman" w:hAnsi="Times New Roman" w:cs="Times New Roman"/>
        </w:rPr>
        <w:fldChar w:fldCharType="separate"/>
      </w:r>
      <w:r w:rsidR="00644C4D" w:rsidRPr="00644C4D">
        <w:rPr>
          <w:rFonts w:ascii="Times New Roman" w:hAnsi="Times New Roman" w:cs="Times New Roman"/>
          <w:noProof/>
        </w:rPr>
        <w:t>[2]</w:t>
      </w:r>
      <w:r w:rsidR="00644C4D">
        <w:rPr>
          <w:rFonts w:ascii="Times New Roman" w:hAnsi="Times New Roman" w:cs="Times New Roman"/>
        </w:rPr>
        <w:fldChar w:fldCharType="end"/>
      </w:r>
      <w:r w:rsidR="00644C4D">
        <w:rPr>
          <w:rFonts w:ascii="Times New Roman" w:hAnsi="Times New Roman" w:cs="Times New Roman"/>
        </w:rPr>
        <w:t>.</w:t>
      </w:r>
      <w:r w:rsidR="004A58D4">
        <w:rPr>
          <w:rFonts w:ascii="Times New Roman" w:hAnsi="Times New Roman" w:cs="Times New Roman"/>
        </w:rPr>
        <w:t xml:space="preserve"> Normalisasi 2NF sendiri merupakan tahapan ketika normalisasi data sudah dianggap data normal (1NF) tanpa adanya atribut yang memiliki nilai ganda atau baris rangkap </w:t>
      </w:r>
      <w:r w:rsidR="004A58D4">
        <w:rPr>
          <w:rFonts w:ascii="Times New Roman" w:hAnsi="Times New Roman" w:cs="Times New Roman"/>
        </w:rPr>
        <w:fldChar w:fldCharType="begin" w:fldLock="1"/>
      </w:r>
      <w:r w:rsidR="004A58D4">
        <w:rPr>
          <w:rFonts w:ascii="Times New Roman" w:hAnsi="Times New Roman" w:cs="Times New Roman"/>
        </w:rPr>
        <w:instrText>ADDIN CSL_CITATION {"citationItems":[{"id":"ITEM-1","itemData":{"abstract":"PT. Asuransi Takaful Umum merupakan perusahaan jasa yang bergerak dalam bidang asuransi syariah yang saat ini sedang banyak diminati oleh masyarakat untuk mempercayakan kendaraan mereka ke dalam produk pertanggungan yang dikeluarkan oleh PT. Asuransi Takaful Umum. Berdasarkan data dari PT. Asuransi Takaful Umum, total premi yang berhasil dihimpun dari asurani kendaraan semakin meningkat setiap tahunnya, pada tahun 2001 mencapai Rp.2,3 triliun, tahun 2002 Rp.2,8 triliun, tahun 2003 Rp. 3,2 triliun, dan tahun 2004 mencapai Rp.4 triliun. Seiring dengan meningkatnya jumlah peserta asuransi maka semakin banyak pula jumlah premi dari peserta asuransi, maupun jumlah peserta yang mengajukan klaim kepada PT. Asuransi Takaful Umum. Dengan demikian semakin banyak pula data yang masuk ke dalam perusahaan, data-data tersebut tentunya perlu disimpan, diolah, dan dianalisis untuk menghasilkan suatu informasi yang berguna bagi perusahaan, dan dilaporkan kepada manajer untuk mengetahui keadaan perusahaan pada periode waktu tertentu. Sementara itu, untuk membuat laporan tersebut, dibutuhkan waktu lebih untuk mengumpulkan informasi dan mengolah data yang tersimpan dalam database operasional di General Takaful System. Karena dianggap perlu untuk melakukan pengelolaan data yang berjumlah besar untuk dapat menghasilkan suatu informasi secara cepat, maka dibuatlah suatu perancangan data warehouse yang dapat memudahkan dalam melakukan pengolahan data-data, menganalisis, dan melaporkan hasil analisis data. Metode yang digunakan dalam merancang data warehouse ini adalah Nine Step Design Methodology yang terdiri dari sembilan langkah yaitu memilih proses, menentukan grain/sumber dari proses bisnis, mengidentifikasi dan penyesuaian dimensi, memilih fakta, menyimpan perhitungan awal dalam tabel fakta, melihat kembali tabel dimensi, memilih durasi database, menelusuri perubahan dari dimensi, dan yang terakhir adalah memutuskan prioritas query dan tipe query. Dari penelitian ini menghasilkan sebuah data warehouse untuk PT. Asuransi Takaful Umum, serta jumlah kapasitas media penyimpanan yang dibutuhkan untuk data histori.","author":[{"dropping-particle":"","family":"AMELIA","given":"NUR LISKA","non-dropping-particle":"","parse-names":false,"suffix":""}],"id":"ITEM-1","issued":{"date-parts":[["2011"]]},"page":"46","title":"Analisa Dan Desain Data Warehouse Pada Perusahaan Asuransi Syariah (Studi Kasus : Pt. Asuransi Takaful Umum)","type":"article-journal"},"uris":["http://www.mendeley.com/documents/?uuid=5ef7aa1a-89a7-41f6-acb2-ac0cc785d244"]}],"mendeley":{"formattedCitation":"[2]","plainTextFormattedCitation":"[2]"},"properties":{"noteIndex":0},"schema":"https://github.com/citation-style-language/schema/raw/master/csl-citation.json"}</w:instrText>
      </w:r>
      <w:r w:rsidR="004A58D4">
        <w:rPr>
          <w:rFonts w:ascii="Times New Roman" w:hAnsi="Times New Roman" w:cs="Times New Roman"/>
        </w:rPr>
        <w:fldChar w:fldCharType="separate"/>
      </w:r>
      <w:r w:rsidR="004A58D4" w:rsidRPr="004A58D4">
        <w:rPr>
          <w:rFonts w:ascii="Times New Roman" w:hAnsi="Times New Roman" w:cs="Times New Roman"/>
          <w:noProof/>
        </w:rPr>
        <w:t>[2]</w:t>
      </w:r>
      <w:r w:rsidR="004A58D4">
        <w:rPr>
          <w:rFonts w:ascii="Times New Roman" w:hAnsi="Times New Roman" w:cs="Times New Roman"/>
        </w:rPr>
        <w:fldChar w:fldCharType="end"/>
      </w:r>
      <w:r w:rsidR="004A58D4">
        <w:rPr>
          <w:rFonts w:ascii="Times New Roman" w:hAnsi="Times New Roman" w:cs="Times New Roman"/>
        </w:rPr>
        <w:t>.</w:t>
      </w:r>
    </w:p>
    <w:p w14:paraId="09E4ADB0" w14:textId="352CB1F8" w:rsidR="003E3B94" w:rsidRPr="003C21A0" w:rsidRDefault="006F4D4E" w:rsidP="003E3B94">
      <w:pPr>
        <w:spacing w:line="360" w:lineRule="auto"/>
        <w:jc w:val="both"/>
        <w:rPr>
          <w:rFonts w:ascii="Times New Roman" w:hAnsi="Times New Roman" w:cs="Times New Roman"/>
        </w:rPr>
      </w:pPr>
      <w:r w:rsidRPr="003C21A0">
        <w:rPr>
          <w:rFonts w:ascii="Times New Roman" w:hAnsi="Times New Roman" w:cs="Times New Roman"/>
          <w:b/>
          <w:bCs/>
        </w:rPr>
        <w:t>Permasalahan</w:t>
      </w:r>
      <w:r w:rsidRPr="006F4D4E">
        <w:rPr>
          <w:rFonts w:ascii="Times New Roman" w:hAnsi="Times New Roman" w:cs="Times New Roman"/>
          <w:b/>
          <w:bCs/>
        </w:rPr>
        <w:t xml:space="preserve">: </w:t>
      </w:r>
      <w:r w:rsidRPr="003C21A0">
        <w:rPr>
          <w:rFonts w:ascii="Times New Roman" w:hAnsi="Times New Roman" w:cs="Times New Roman"/>
        </w:rPr>
        <w:t>Mengetahui rata-rata rating yang didapatkan berdasarkan Divisi, Departemen dan Kelas.</w:t>
      </w:r>
    </w:p>
    <w:p w14:paraId="35A5E354" w14:textId="7CB8A306" w:rsidR="003E3B94" w:rsidRDefault="003E3B94" w:rsidP="003E3B94">
      <w:pPr>
        <w:pStyle w:val="ListParagraph"/>
        <w:numPr>
          <w:ilvl w:val="0"/>
          <w:numId w:val="3"/>
        </w:numPr>
        <w:spacing w:line="360" w:lineRule="auto"/>
        <w:ind w:left="426"/>
        <w:jc w:val="both"/>
        <w:rPr>
          <w:rFonts w:ascii="Times New Roman" w:hAnsi="Times New Roman" w:cs="Times New Roman"/>
          <w:b/>
          <w:bCs/>
          <w:sz w:val="28"/>
          <w:szCs w:val="28"/>
        </w:rPr>
      </w:pPr>
      <w:r w:rsidRPr="003E3B94">
        <w:rPr>
          <w:rFonts w:ascii="Times New Roman" w:hAnsi="Times New Roman" w:cs="Times New Roman"/>
          <w:b/>
          <w:bCs/>
          <w:sz w:val="28"/>
          <w:szCs w:val="28"/>
        </w:rPr>
        <w:t>Star Schema</w:t>
      </w:r>
    </w:p>
    <w:p w14:paraId="5253087A" w14:textId="7BBCCDB3" w:rsidR="003E3B94" w:rsidRDefault="00EB64AE" w:rsidP="003E3B94">
      <w:pPr>
        <w:pStyle w:val="ListParagraph"/>
        <w:spacing w:line="360" w:lineRule="auto"/>
        <w:ind w:left="426"/>
        <w:jc w:val="both"/>
        <w:rPr>
          <w:rFonts w:ascii="Times New Roman" w:hAnsi="Times New Roman" w:cs="Times New Roman"/>
        </w:rPr>
      </w:pPr>
      <w:r>
        <w:rPr>
          <w:rFonts w:ascii="Times New Roman" w:hAnsi="Times New Roman" w:cs="Times New Roman"/>
        </w:rPr>
        <w:t>Permasalahan di atas dapat dilakukan pembuatan star schema yang menghasilkan star schema sebagai berikut.</w:t>
      </w:r>
    </w:p>
    <w:p w14:paraId="152C5214" w14:textId="60557B17" w:rsidR="00AD19C9" w:rsidRDefault="00AD19C9" w:rsidP="003E3B94">
      <w:pPr>
        <w:pStyle w:val="ListParagraph"/>
        <w:spacing w:line="360" w:lineRule="auto"/>
        <w:ind w:left="426"/>
        <w:jc w:val="both"/>
        <w:rPr>
          <w:rFonts w:ascii="Times New Roman" w:hAnsi="Times New Roman" w:cs="Times New Roman"/>
        </w:rPr>
      </w:pPr>
    </w:p>
    <w:p w14:paraId="4A60198A" w14:textId="7816CFF1" w:rsidR="00AD19C9" w:rsidRDefault="007417EC" w:rsidP="003E3B94">
      <w:pPr>
        <w:pStyle w:val="ListParagraph"/>
        <w:spacing w:line="360" w:lineRule="auto"/>
        <w:ind w:left="426"/>
        <w:jc w:val="both"/>
        <w:rPr>
          <w:rFonts w:ascii="Times New Roman" w:hAnsi="Times New Roman" w:cs="Times New Roman"/>
        </w:rPr>
      </w:pPr>
      <w:r>
        <w:rPr>
          <w:rFonts w:ascii="Times New Roman" w:hAnsi="Times New Roman" w:cs="Times New Roman"/>
          <w:noProof/>
        </w:rPr>
        <w:lastRenderedPageBreak/>
        <w:drawing>
          <wp:inline distT="0" distB="0" distL="0" distR="0" wp14:anchorId="0318F548" wp14:editId="3B43CF8A">
            <wp:extent cx="5943600" cy="214630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146300"/>
                    </a:xfrm>
                    <a:prstGeom prst="rect">
                      <a:avLst/>
                    </a:prstGeom>
                  </pic:spPr>
                </pic:pic>
              </a:graphicData>
            </a:graphic>
          </wp:inline>
        </w:drawing>
      </w:r>
    </w:p>
    <w:p w14:paraId="1E344CB6" w14:textId="576F94D8" w:rsidR="004040BB" w:rsidRDefault="004040BB" w:rsidP="003E3B94">
      <w:pPr>
        <w:pStyle w:val="ListParagraph"/>
        <w:spacing w:line="360" w:lineRule="auto"/>
        <w:ind w:left="426"/>
        <w:jc w:val="both"/>
        <w:rPr>
          <w:rFonts w:ascii="Times New Roman" w:hAnsi="Times New Roman" w:cs="Times New Roman"/>
        </w:rPr>
      </w:pPr>
    </w:p>
    <w:p w14:paraId="445C3EC6" w14:textId="02493496" w:rsidR="0060458A" w:rsidRDefault="004040BB" w:rsidP="0060458A">
      <w:pPr>
        <w:pStyle w:val="ListParagraph"/>
        <w:spacing w:line="360" w:lineRule="auto"/>
        <w:ind w:left="426"/>
        <w:jc w:val="both"/>
        <w:rPr>
          <w:rFonts w:ascii="Times New Roman" w:hAnsi="Times New Roman" w:cs="Times New Roman"/>
        </w:rPr>
      </w:pPr>
      <w:r>
        <w:rPr>
          <w:rFonts w:ascii="Times New Roman" w:hAnsi="Times New Roman" w:cs="Times New Roman"/>
        </w:rPr>
        <w:t>Star schema diatas sudah dilakukan 2 NF dikarenakan nilai sudah bergantung dengan primary key nya.</w:t>
      </w:r>
      <w:r w:rsidR="00FD479C">
        <w:rPr>
          <w:rFonts w:ascii="Times New Roman" w:hAnsi="Times New Roman" w:cs="Times New Roman"/>
        </w:rPr>
        <w:t xml:space="preserve"> Seperti contoh Dimensi divisi yang bersifat FK di table Fact yang tergantung pada PK di dimensinya sendiri.</w:t>
      </w:r>
    </w:p>
    <w:p w14:paraId="4D731DF5" w14:textId="77777777" w:rsidR="0060458A" w:rsidRDefault="0060458A" w:rsidP="0060458A">
      <w:pPr>
        <w:pStyle w:val="ListParagraph"/>
        <w:spacing w:line="360" w:lineRule="auto"/>
        <w:ind w:left="426"/>
        <w:jc w:val="both"/>
        <w:rPr>
          <w:rFonts w:ascii="Times New Roman" w:hAnsi="Times New Roman" w:cs="Times New Roman"/>
        </w:rPr>
      </w:pPr>
    </w:p>
    <w:p w14:paraId="1AD8161D" w14:textId="2658C297" w:rsidR="0060458A" w:rsidRDefault="0060458A" w:rsidP="0060458A">
      <w:pPr>
        <w:pStyle w:val="ListParagraph"/>
        <w:numPr>
          <w:ilvl w:val="0"/>
          <w:numId w:val="3"/>
        </w:numPr>
        <w:spacing w:line="360" w:lineRule="auto"/>
        <w:ind w:left="426"/>
        <w:jc w:val="both"/>
        <w:rPr>
          <w:rFonts w:ascii="Times New Roman" w:hAnsi="Times New Roman" w:cs="Times New Roman"/>
          <w:b/>
          <w:bCs/>
          <w:sz w:val="28"/>
          <w:szCs w:val="28"/>
        </w:rPr>
      </w:pPr>
      <w:r>
        <w:rPr>
          <w:rFonts w:ascii="Times New Roman" w:hAnsi="Times New Roman" w:cs="Times New Roman"/>
          <w:b/>
          <w:bCs/>
          <w:sz w:val="28"/>
          <w:szCs w:val="28"/>
        </w:rPr>
        <w:t>Extract</w:t>
      </w:r>
    </w:p>
    <w:p w14:paraId="362DE316" w14:textId="02F34218" w:rsidR="0060458A" w:rsidRDefault="0060458A" w:rsidP="0060458A">
      <w:pPr>
        <w:pStyle w:val="ListParagraph"/>
        <w:spacing w:line="360" w:lineRule="auto"/>
        <w:ind w:left="426"/>
        <w:jc w:val="both"/>
        <w:rPr>
          <w:rFonts w:ascii="Times New Roman" w:hAnsi="Times New Roman" w:cs="Times New Roman"/>
        </w:rPr>
      </w:pPr>
      <w:r>
        <w:rPr>
          <w:rFonts w:ascii="Times New Roman" w:hAnsi="Times New Roman" w:cs="Times New Roman"/>
        </w:rPr>
        <w:t>Proses extract disini dilakukan mendownload data dari Kaggle dan dilakukan import pada database. Database yang digunakan ialah PostgreSQL dengan nama database women_e_commerce.</w:t>
      </w:r>
    </w:p>
    <w:p w14:paraId="493B563B" w14:textId="1D0B2F5C" w:rsidR="00437281" w:rsidRPr="00437281" w:rsidRDefault="00437281" w:rsidP="00437281">
      <w:pPr>
        <w:pStyle w:val="ListParagraph"/>
        <w:numPr>
          <w:ilvl w:val="0"/>
          <w:numId w:val="4"/>
        </w:numPr>
        <w:spacing w:line="360" w:lineRule="auto"/>
        <w:jc w:val="both"/>
        <w:rPr>
          <w:rFonts w:ascii="Times New Roman" w:hAnsi="Times New Roman" w:cs="Times New Roman"/>
          <w:b/>
          <w:bCs/>
        </w:rPr>
      </w:pPr>
      <w:r w:rsidRPr="00437281">
        <w:rPr>
          <w:rFonts w:ascii="Times New Roman" w:hAnsi="Times New Roman" w:cs="Times New Roman"/>
          <w:b/>
          <w:bCs/>
        </w:rPr>
        <w:t>Pembuatan Table</w:t>
      </w:r>
    </w:p>
    <w:p w14:paraId="51249212" w14:textId="2AD1C2BC" w:rsidR="00437281" w:rsidRDefault="00437281" w:rsidP="00437281">
      <w:pPr>
        <w:pStyle w:val="ListParagraph"/>
        <w:spacing w:line="360" w:lineRule="auto"/>
        <w:ind w:left="1080"/>
        <w:jc w:val="both"/>
        <w:rPr>
          <w:rFonts w:ascii="Times New Roman" w:hAnsi="Times New Roman" w:cs="Times New Roman"/>
        </w:rPr>
      </w:pPr>
      <w:r>
        <w:rPr>
          <w:rFonts w:ascii="Times New Roman" w:hAnsi="Times New Roman" w:cs="Times New Roman"/>
        </w:rPr>
        <w:t>Pembuatan table dilakukan karena PostgreSQL tidak dapat menerima jika langsung dilakukan import pada dataset. Berikut query pembuatan tabel dengan nama ‘review’.</w:t>
      </w:r>
    </w:p>
    <w:p w14:paraId="0DFD3D84"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CREATE TABLE IF NOT EXISTS public.review</w:t>
      </w:r>
    </w:p>
    <w:p w14:paraId="472DA806"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w:t>
      </w:r>
    </w:p>
    <w:p w14:paraId="3D93DB6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number" integer NOT NULL,</w:t>
      </w:r>
    </w:p>
    <w:p w14:paraId="6C55B7FE"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clothing_id integer,</w:t>
      </w:r>
    </w:p>
    <w:p w14:paraId="2F806B7C"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Age" integer,</w:t>
      </w:r>
    </w:p>
    <w:p w14:paraId="6CA83036"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title "char",</w:t>
      </w:r>
    </w:p>
    <w:p w14:paraId="0B4E825A"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review_text "char",</w:t>
      </w:r>
    </w:p>
    <w:p w14:paraId="5DEB7E8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Rating" integer,</w:t>
      </w:r>
    </w:p>
    <w:p w14:paraId="2E62C87B"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recommend boolean,</w:t>
      </w:r>
    </w:p>
    <w:p w14:paraId="1EB1E7AF"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division_name "char",</w:t>
      </w:r>
    </w:p>
    <w:p w14:paraId="2A11E59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department "char",</w:t>
      </w:r>
    </w:p>
    <w:p w14:paraId="0BA284F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class_name "char",</w:t>
      </w:r>
    </w:p>
    <w:p w14:paraId="74D4A64A"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PRIMARY KEY ("number")</w:t>
      </w:r>
    </w:p>
    <w:p w14:paraId="4C287D5D" w14:textId="16AB322D" w:rsid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lastRenderedPageBreak/>
        <w:t>);</w:t>
      </w:r>
    </w:p>
    <w:p w14:paraId="40B0B2FA" w14:textId="3415CD40" w:rsidR="00437281" w:rsidRDefault="00437281" w:rsidP="00437281">
      <w:pPr>
        <w:pStyle w:val="ListParagraph"/>
        <w:numPr>
          <w:ilvl w:val="0"/>
          <w:numId w:val="4"/>
        </w:numPr>
        <w:spacing w:line="360" w:lineRule="auto"/>
        <w:jc w:val="both"/>
        <w:rPr>
          <w:rFonts w:ascii="Times New Roman" w:hAnsi="Times New Roman" w:cs="Times New Roman"/>
          <w:b/>
          <w:bCs/>
        </w:rPr>
      </w:pPr>
      <w:r w:rsidRPr="00437281">
        <w:rPr>
          <w:rFonts w:ascii="Times New Roman" w:hAnsi="Times New Roman" w:cs="Times New Roman"/>
          <w:b/>
          <w:bCs/>
        </w:rPr>
        <w:t>Import data</w:t>
      </w:r>
    </w:p>
    <w:p w14:paraId="436FE7B1" w14:textId="07A653D5" w:rsidR="00437281" w:rsidRDefault="00437281" w:rsidP="00437281">
      <w:pPr>
        <w:pStyle w:val="ListParagraph"/>
        <w:spacing w:line="360" w:lineRule="auto"/>
        <w:ind w:left="1080"/>
        <w:jc w:val="both"/>
        <w:rPr>
          <w:rFonts w:ascii="Times New Roman" w:hAnsi="Times New Roman" w:cs="Times New Roman"/>
        </w:rPr>
      </w:pPr>
      <w:r>
        <w:rPr>
          <w:rFonts w:ascii="Times New Roman" w:hAnsi="Times New Roman" w:cs="Times New Roman"/>
        </w:rPr>
        <w:t>Setelah dilakukan pembuatan tabel dengan tipe kolom yang telah ditentukan, saatnya dilakukan proses import.</w:t>
      </w:r>
    </w:p>
    <w:p w14:paraId="12EABF9A" w14:textId="6F08FF90" w:rsidR="00437281" w:rsidRDefault="00437281" w:rsidP="00437281">
      <w:pPr>
        <w:pStyle w:val="ListParagraph"/>
        <w:spacing w:line="360" w:lineRule="auto"/>
        <w:ind w:left="1080"/>
        <w:jc w:val="both"/>
        <w:rPr>
          <w:rFonts w:ascii="Times New Roman" w:hAnsi="Times New Roman" w:cs="Times New Roman"/>
          <w:b/>
          <w:bCs/>
        </w:rPr>
      </w:pPr>
      <w:r>
        <w:rPr>
          <w:noProof/>
        </w:rPr>
        <w:drawing>
          <wp:inline distT="0" distB="0" distL="0" distR="0" wp14:anchorId="32A16553" wp14:editId="2DD8BE4B">
            <wp:extent cx="5943600" cy="981075"/>
            <wp:effectExtent l="0" t="0" r="0" b="9525"/>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7"/>
                    <a:stretch>
                      <a:fillRect/>
                    </a:stretch>
                  </pic:blipFill>
                  <pic:spPr>
                    <a:xfrm>
                      <a:off x="0" y="0"/>
                      <a:ext cx="5943600" cy="981075"/>
                    </a:xfrm>
                    <a:prstGeom prst="rect">
                      <a:avLst/>
                    </a:prstGeom>
                  </pic:spPr>
                </pic:pic>
              </a:graphicData>
            </a:graphic>
          </wp:inline>
        </w:drawing>
      </w:r>
    </w:p>
    <w:p w14:paraId="4741199E" w14:textId="3AD83705" w:rsidR="00437281" w:rsidRDefault="00437281" w:rsidP="001740CC">
      <w:pPr>
        <w:pStyle w:val="ListParagraph"/>
        <w:spacing w:line="360" w:lineRule="auto"/>
        <w:ind w:left="1080" w:right="-421"/>
        <w:jc w:val="both"/>
        <w:rPr>
          <w:rFonts w:ascii="Times New Roman" w:hAnsi="Times New Roman" w:cs="Times New Roman"/>
        </w:rPr>
      </w:pPr>
      <w:r>
        <w:rPr>
          <w:rFonts w:ascii="Times New Roman" w:hAnsi="Times New Roman" w:cs="Times New Roman"/>
        </w:rPr>
        <w:t xml:space="preserve">Dataset yang dimiliki bernama </w:t>
      </w:r>
      <w:r w:rsidRPr="00437281">
        <w:rPr>
          <w:rFonts w:ascii="Times New Roman" w:hAnsi="Times New Roman" w:cs="Times New Roman"/>
          <w:b/>
          <w:bCs/>
        </w:rPr>
        <w:t>Womens Clothing E-Commerce Reviews.csv</w:t>
      </w:r>
      <w:r>
        <w:rPr>
          <w:rFonts w:ascii="Times New Roman" w:hAnsi="Times New Roman" w:cs="Times New Roman"/>
        </w:rPr>
        <w:t xml:space="preserve"> dengan format .csv</w:t>
      </w:r>
      <w:r w:rsidR="0017148F">
        <w:rPr>
          <w:rFonts w:ascii="Times New Roman" w:hAnsi="Times New Roman" w:cs="Times New Roman"/>
        </w:rPr>
        <w:t xml:space="preserve">. Encoding disini tidak dipilih dikarenakan encoding dilakukan jika bersifat </w:t>
      </w:r>
      <w:r w:rsidR="0017148F" w:rsidRPr="0017148F">
        <w:rPr>
          <w:rFonts w:ascii="Times New Roman" w:hAnsi="Times New Roman" w:cs="Times New Roman"/>
          <w:b/>
          <w:bCs/>
        </w:rPr>
        <w:t>.csv UTF-8</w:t>
      </w:r>
      <w:r w:rsidR="0017148F">
        <w:rPr>
          <w:rFonts w:ascii="Times New Roman" w:hAnsi="Times New Roman" w:cs="Times New Roman"/>
          <w:b/>
          <w:bCs/>
        </w:rPr>
        <w:t xml:space="preserve"> </w:t>
      </w:r>
      <w:r w:rsidR="0017148F">
        <w:rPr>
          <w:rFonts w:ascii="Times New Roman" w:hAnsi="Times New Roman" w:cs="Times New Roman"/>
        </w:rPr>
        <w:t>atau yang lain.</w:t>
      </w:r>
    </w:p>
    <w:p w14:paraId="13C382D3" w14:textId="096AE2E7" w:rsidR="0010145C" w:rsidRDefault="0010145C" w:rsidP="00437281">
      <w:pPr>
        <w:pStyle w:val="ListParagraph"/>
        <w:spacing w:line="360" w:lineRule="auto"/>
        <w:ind w:left="1080"/>
        <w:jc w:val="both"/>
        <w:rPr>
          <w:rFonts w:ascii="Times New Roman" w:hAnsi="Times New Roman" w:cs="Times New Roman"/>
        </w:rPr>
      </w:pPr>
      <w:r>
        <w:rPr>
          <w:noProof/>
        </w:rPr>
        <w:drawing>
          <wp:inline distT="0" distB="0" distL="0" distR="0" wp14:anchorId="0B652B55" wp14:editId="411623DE">
            <wp:extent cx="5943600" cy="1478280"/>
            <wp:effectExtent l="0" t="0" r="0" b="762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8"/>
                    <a:stretch>
                      <a:fillRect/>
                    </a:stretch>
                  </pic:blipFill>
                  <pic:spPr>
                    <a:xfrm>
                      <a:off x="0" y="0"/>
                      <a:ext cx="5943600" cy="1478280"/>
                    </a:xfrm>
                    <a:prstGeom prst="rect">
                      <a:avLst/>
                    </a:prstGeom>
                  </pic:spPr>
                </pic:pic>
              </a:graphicData>
            </a:graphic>
          </wp:inline>
        </w:drawing>
      </w:r>
    </w:p>
    <w:p w14:paraId="0BDAEDBF" w14:textId="63A6B8E3" w:rsidR="001740CC" w:rsidRPr="001740CC" w:rsidRDefault="0010145C" w:rsidP="001740CC">
      <w:pPr>
        <w:pStyle w:val="ListParagraph"/>
        <w:spacing w:line="360" w:lineRule="auto"/>
        <w:ind w:left="1080" w:right="-421"/>
        <w:jc w:val="both"/>
        <w:rPr>
          <w:rFonts w:ascii="Times New Roman" w:hAnsi="Times New Roman" w:cs="Times New Roman"/>
        </w:rPr>
      </w:pPr>
      <w:r>
        <w:rPr>
          <w:rFonts w:ascii="Times New Roman" w:hAnsi="Times New Roman" w:cs="Times New Roman"/>
        </w:rPr>
        <w:t>Header dirubah menjadi Yes untuk menjadikan kolom sebagai baris pertama dan pemisah antara kolom (delimiter) menggunakan ‘,’ (koma) dan Quote serta Escape menggunakan ‘ ” ’ (petik dua). Petik dua digunakan dikarenakan terdapat baris yang bersifat teks.</w:t>
      </w:r>
      <w:r w:rsidR="001740CC">
        <w:rPr>
          <w:rFonts w:ascii="Times New Roman" w:hAnsi="Times New Roman" w:cs="Times New Roman"/>
        </w:rPr>
        <w:t xml:space="preserve"> </w:t>
      </w:r>
      <w:r w:rsidR="001740CC" w:rsidRPr="001740CC">
        <w:rPr>
          <w:rFonts w:ascii="Times New Roman" w:hAnsi="Times New Roman" w:cs="Times New Roman"/>
        </w:rPr>
        <w:t>Berikut gambar data dengan LIMIT 5.</w:t>
      </w:r>
    </w:p>
    <w:p w14:paraId="00744B00" w14:textId="0C8FA4FF" w:rsidR="00747CEC" w:rsidRDefault="000C44A6" w:rsidP="00747CEC">
      <w:pPr>
        <w:pStyle w:val="ListParagraph"/>
        <w:spacing w:line="360" w:lineRule="auto"/>
        <w:ind w:left="1080"/>
        <w:jc w:val="both"/>
        <w:rPr>
          <w:rFonts w:ascii="Times New Roman" w:hAnsi="Times New Roman" w:cs="Times New Roman"/>
        </w:rPr>
      </w:pPr>
      <w:r>
        <w:rPr>
          <w:noProof/>
        </w:rPr>
        <w:drawing>
          <wp:inline distT="0" distB="0" distL="0" distR="0" wp14:anchorId="34442C44" wp14:editId="22B2A3CB">
            <wp:extent cx="5943600" cy="1969135"/>
            <wp:effectExtent l="0" t="0" r="0" b="0"/>
            <wp:docPr id="5" name="Picture 5"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Word&#10;&#10;Description automatically generated"/>
                    <pic:cNvPicPr/>
                  </pic:nvPicPr>
                  <pic:blipFill>
                    <a:blip r:embed="rId9"/>
                    <a:stretch>
                      <a:fillRect/>
                    </a:stretch>
                  </pic:blipFill>
                  <pic:spPr>
                    <a:xfrm>
                      <a:off x="0" y="0"/>
                      <a:ext cx="5943600" cy="1969135"/>
                    </a:xfrm>
                    <a:prstGeom prst="rect">
                      <a:avLst/>
                    </a:prstGeom>
                  </pic:spPr>
                </pic:pic>
              </a:graphicData>
            </a:graphic>
          </wp:inline>
        </w:drawing>
      </w:r>
    </w:p>
    <w:p w14:paraId="7DB984A1" w14:textId="0362BF86" w:rsidR="00747CEC" w:rsidRDefault="00747CEC" w:rsidP="00747CEC">
      <w:pPr>
        <w:pStyle w:val="ListParagraph"/>
        <w:spacing w:line="360" w:lineRule="auto"/>
        <w:ind w:left="1080"/>
        <w:jc w:val="both"/>
        <w:rPr>
          <w:rFonts w:ascii="Times New Roman" w:hAnsi="Times New Roman" w:cs="Times New Roman"/>
        </w:rPr>
      </w:pPr>
    </w:p>
    <w:p w14:paraId="7E5A2A07" w14:textId="640B5124" w:rsidR="006C210D" w:rsidRDefault="006C210D" w:rsidP="00747CEC">
      <w:pPr>
        <w:pStyle w:val="ListParagraph"/>
        <w:spacing w:line="360" w:lineRule="auto"/>
        <w:ind w:left="1080"/>
        <w:jc w:val="both"/>
        <w:rPr>
          <w:rFonts w:ascii="Times New Roman" w:hAnsi="Times New Roman" w:cs="Times New Roman"/>
        </w:rPr>
      </w:pPr>
    </w:p>
    <w:p w14:paraId="2134C2FF" w14:textId="77777777" w:rsidR="006C210D" w:rsidRDefault="006C210D" w:rsidP="00747CEC">
      <w:pPr>
        <w:pStyle w:val="ListParagraph"/>
        <w:spacing w:line="360" w:lineRule="auto"/>
        <w:ind w:left="1080"/>
        <w:jc w:val="both"/>
        <w:rPr>
          <w:rFonts w:ascii="Times New Roman" w:hAnsi="Times New Roman" w:cs="Times New Roman"/>
        </w:rPr>
      </w:pPr>
    </w:p>
    <w:p w14:paraId="7088380A" w14:textId="12EC71BD" w:rsidR="00747CEC" w:rsidRDefault="00747CEC" w:rsidP="00747CEC">
      <w:pPr>
        <w:pStyle w:val="ListParagraph"/>
        <w:numPr>
          <w:ilvl w:val="0"/>
          <w:numId w:val="3"/>
        </w:numPr>
        <w:spacing w:line="360" w:lineRule="auto"/>
        <w:ind w:left="426"/>
        <w:jc w:val="both"/>
        <w:rPr>
          <w:rFonts w:ascii="Times New Roman" w:hAnsi="Times New Roman" w:cs="Times New Roman"/>
          <w:b/>
          <w:bCs/>
          <w:sz w:val="28"/>
          <w:szCs w:val="28"/>
        </w:rPr>
      </w:pPr>
      <w:r>
        <w:rPr>
          <w:rFonts w:ascii="Times New Roman" w:hAnsi="Times New Roman" w:cs="Times New Roman"/>
          <w:b/>
          <w:bCs/>
          <w:sz w:val="28"/>
          <w:szCs w:val="28"/>
        </w:rPr>
        <w:lastRenderedPageBreak/>
        <w:t>Transform</w:t>
      </w:r>
      <w:r w:rsidR="00792E02">
        <w:rPr>
          <w:rFonts w:ascii="Times New Roman" w:hAnsi="Times New Roman" w:cs="Times New Roman"/>
          <w:b/>
          <w:bCs/>
          <w:sz w:val="28"/>
          <w:szCs w:val="28"/>
        </w:rPr>
        <w:t xml:space="preserve"> dan Load</w:t>
      </w:r>
    </w:p>
    <w:p w14:paraId="13D410E4" w14:textId="65EACC03" w:rsidR="00395852" w:rsidRPr="00C2447D" w:rsidRDefault="00395852" w:rsidP="00C2447D">
      <w:pPr>
        <w:pStyle w:val="ListParagraph"/>
        <w:numPr>
          <w:ilvl w:val="1"/>
          <w:numId w:val="3"/>
        </w:numPr>
        <w:spacing w:line="360" w:lineRule="auto"/>
        <w:ind w:left="567" w:hanging="567"/>
        <w:jc w:val="both"/>
        <w:rPr>
          <w:rFonts w:ascii="Times New Roman" w:hAnsi="Times New Roman" w:cs="Times New Roman"/>
          <w:b/>
          <w:bCs/>
          <w:sz w:val="24"/>
          <w:szCs w:val="24"/>
        </w:rPr>
      </w:pPr>
      <w:r w:rsidRPr="00C2447D">
        <w:rPr>
          <w:rFonts w:ascii="Times New Roman" w:hAnsi="Times New Roman" w:cs="Times New Roman"/>
          <w:b/>
          <w:bCs/>
          <w:sz w:val="24"/>
          <w:szCs w:val="24"/>
        </w:rPr>
        <w:t>Tabel Dimensi</w:t>
      </w:r>
    </w:p>
    <w:p w14:paraId="6112F8B5" w14:textId="1814C9D5" w:rsidR="00747CEC" w:rsidRDefault="0059546F" w:rsidP="0059546F">
      <w:pPr>
        <w:spacing w:after="0" w:line="360" w:lineRule="auto"/>
        <w:jc w:val="both"/>
        <w:rPr>
          <w:rFonts w:ascii="Times New Roman" w:hAnsi="Times New Roman" w:cs="Times New Roman"/>
        </w:rPr>
      </w:pPr>
      <w:r>
        <w:rPr>
          <w:rFonts w:ascii="Times New Roman" w:hAnsi="Times New Roman" w:cs="Times New Roman"/>
        </w:rPr>
        <w:t>Proses transform yang dilakukan antra lain replace null ‘with unknown’</w:t>
      </w:r>
      <w:r w:rsidR="006C210D">
        <w:rPr>
          <w:rFonts w:ascii="Times New Roman" w:hAnsi="Times New Roman" w:cs="Times New Roman"/>
        </w:rPr>
        <w:t>, mengambil nilai unik dan menambahkan primary key pada setiap hasil tabel yang akan di load ke database. Sebelumnya mari kita berapa total nilai null pada tiap kolom.</w:t>
      </w:r>
    </w:p>
    <w:p w14:paraId="53286DB5" w14:textId="708FAC8B" w:rsidR="006C210D" w:rsidRDefault="006C210D" w:rsidP="006C210D">
      <w:pPr>
        <w:spacing w:after="0" w:line="360" w:lineRule="auto"/>
        <w:jc w:val="center"/>
        <w:rPr>
          <w:rFonts w:ascii="Times New Roman" w:hAnsi="Times New Roman" w:cs="Times New Roman"/>
        </w:rPr>
      </w:pPr>
      <w:r>
        <w:rPr>
          <w:noProof/>
        </w:rPr>
        <w:drawing>
          <wp:inline distT="0" distB="0" distL="0" distR="0" wp14:anchorId="426F1C9C" wp14:editId="04BEA833">
            <wp:extent cx="5800725" cy="1171575"/>
            <wp:effectExtent l="0" t="0" r="9525" b="9525"/>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0"/>
                    <a:stretch>
                      <a:fillRect/>
                    </a:stretch>
                  </pic:blipFill>
                  <pic:spPr>
                    <a:xfrm>
                      <a:off x="0" y="0"/>
                      <a:ext cx="5800725" cy="1171575"/>
                    </a:xfrm>
                    <a:prstGeom prst="rect">
                      <a:avLst/>
                    </a:prstGeom>
                  </pic:spPr>
                </pic:pic>
              </a:graphicData>
            </a:graphic>
          </wp:inline>
        </w:drawing>
      </w:r>
    </w:p>
    <w:p w14:paraId="52DB4B3A" w14:textId="1F1FDE46" w:rsidR="006C210D" w:rsidRDefault="006C210D" w:rsidP="00F45C43">
      <w:pPr>
        <w:spacing w:after="0" w:line="360" w:lineRule="auto"/>
        <w:jc w:val="both"/>
        <w:rPr>
          <w:rFonts w:ascii="Times New Roman" w:hAnsi="Times New Roman" w:cs="Times New Roman"/>
        </w:rPr>
      </w:pPr>
      <w:r>
        <w:rPr>
          <w:rFonts w:ascii="Times New Roman" w:hAnsi="Times New Roman" w:cs="Times New Roman"/>
        </w:rPr>
        <w:t>Hasil query diatas menghasilkan total 14 nilai null pada tiap-tiap tabel</w:t>
      </w:r>
      <w:r w:rsidR="00F7278A">
        <w:rPr>
          <w:rFonts w:ascii="Times New Roman" w:hAnsi="Times New Roman" w:cs="Times New Roman"/>
        </w:rPr>
        <w:t xml:space="preserve"> dan jika dilakukan pada fitur Pentaho, didapatkan seperti berikut.</w:t>
      </w:r>
    </w:p>
    <w:p w14:paraId="08EFCE13" w14:textId="249EF135" w:rsidR="006C210D" w:rsidRDefault="006C210D" w:rsidP="006C210D">
      <w:pPr>
        <w:spacing w:after="0" w:line="360" w:lineRule="auto"/>
        <w:jc w:val="center"/>
        <w:rPr>
          <w:rFonts w:ascii="Times New Roman" w:hAnsi="Times New Roman" w:cs="Times New Roman"/>
        </w:rPr>
      </w:pPr>
      <w:r>
        <w:rPr>
          <w:noProof/>
        </w:rPr>
        <w:drawing>
          <wp:inline distT="0" distB="0" distL="0" distR="0" wp14:anchorId="66225AF1" wp14:editId="72AAA4BF">
            <wp:extent cx="828675" cy="685800"/>
            <wp:effectExtent l="0" t="0" r="9525" b="0"/>
            <wp:docPr id="6" name="Picture 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able&#10;&#10;Description automatically generated"/>
                    <pic:cNvPicPr/>
                  </pic:nvPicPr>
                  <pic:blipFill>
                    <a:blip r:embed="rId11"/>
                    <a:stretch>
                      <a:fillRect/>
                    </a:stretch>
                  </pic:blipFill>
                  <pic:spPr>
                    <a:xfrm>
                      <a:off x="0" y="0"/>
                      <a:ext cx="828675" cy="685800"/>
                    </a:xfrm>
                    <a:prstGeom prst="rect">
                      <a:avLst/>
                    </a:prstGeom>
                  </pic:spPr>
                </pic:pic>
              </a:graphicData>
            </a:graphic>
          </wp:inline>
        </w:drawing>
      </w:r>
    </w:p>
    <w:p w14:paraId="00984690" w14:textId="4B38FD40" w:rsidR="00F7278A" w:rsidRDefault="00F7278A" w:rsidP="006C210D">
      <w:pPr>
        <w:spacing w:after="0" w:line="360" w:lineRule="auto"/>
        <w:jc w:val="center"/>
        <w:rPr>
          <w:rFonts w:ascii="Times New Roman" w:hAnsi="Times New Roman" w:cs="Times New Roman"/>
        </w:rPr>
      </w:pPr>
      <w:r>
        <w:rPr>
          <w:noProof/>
        </w:rPr>
        <w:drawing>
          <wp:inline distT="0" distB="0" distL="0" distR="0" wp14:anchorId="7186E152" wp14:editId="7F8C7A33">
            <wp:extent cx="3905250" cy="32861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rotWithShape="1">
                    <a:blip r:embed="rId12"/>
                    <a:srcRect b="39474"/>
                    <a:stretch/>
                  </pic:blipFill>
                  <pic:spPr bwMode="auto">
                    <a:xfrm>
                      <a:off x="0" y="0"/>
                      <a:ext cx="3905250" cy="3286125"/>
                    </a:xfrm>
                    <a:prstGeom prst="rect">
                      <a:avLst/>
                    </a:prstGeom>
                    <a:ln>
                      <a:noFill/>
                    </a:ln>
                    <a:extLst>
                      <a:ext uri="{53640926-AAD7-44D8-BBD7-CCE9431645EC}">
                        <a14:shadowObscured xmlns:a14="http://schemas.microsoft.com/office/drawing/2010/main"/>
                      </a:ext>
                    </a:extLst>
                  </pic:spPr>
                </pic:pic>
              </a:graphicData>
            </a:graphic>
          </wp:inline>
        </w:drawing>
      </w:r>
    </w:p>
    <w:p w14:paraId="64584A81" w14:textId="00CDA6F8" w:rsidR="00F7278A" w:rsidRDefault="00F7278A" w:rsidP="00F45C43">
      <w:pPr>
        <w:spacing w:after="0" w:line="360" w:lineRule="auto"/>
        <w:jc w:val="both"/>
        <w:rPr>
          <w:rFonts w:ascii="Times New Roman" w:hAnsi="Times New Roman" w:cs="Times New Roman"/>
        </w:rPr>
      </w:pPr>
      <w:r>
        <w:rPr>
          <w:rFonts w:ascii="Times New Roman" w:hAnsi="Times New Roman" w:cs="Times New Roman"/>
        </w:rPr>
        <w:t>Hasil diatas didapatkan dengan melakukan sorting pada nilai. Jika dilihat menggunakan SQL, hasil yang didaptkan seperti berikut.</w:t>
      </w:r>
    </w:p>
    <w:p w14:paraId="6C8B2A12" w14:textId="31D9D44D" w:rsidR="00F7278A" w:rsidRDefault="00F7278A" w:rsidP="00F7278A">
      <w:pPr>
        <w:spacing w:after="0" w:line="360" w:lineRule="auto"/>
        <w:rPr>
          <w:rFonts w:ascii="Times New Roman" w:hAnsi="Times New Roman" w:cs="Times New Roman"/>
        </w:rPr>
      </w:pPr>
    </w:p>
    <w:p w14:paraId="0CB2523C" w14:textId="33F5B7FD" w:rsidR="00F7278A" w:rsidRDefault="00F7278A" w:rsidP="00F7278A">
      <w:pPr>
        <w:spacing w:after="0" w:line="360" w:lineRule="auto"/>
        <w:jc w:val="center"/>
        <w:rPr>
          <w:rFonts w:ascii="Times New Roman" w:hAnsi="Times New Roman" w:cs="Times New Roman"/>
        </w:rPr>
      </w:pPr>
      <w:r>
        <w:rPr>
          <w:noProof/>
        </w:rPr>
        <w:lastRenderedPageBreak/>
        <w:drawing>
          <wp:inline distT="0" distB="0" distL="0" distR="0" wp14:anchorId="19887C53" wp14:editId="38ABDACD">
            <wp:extent cx="2924175" cy="178117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3"/>
                    <a:stretch>
                      <a:fillRect/>
                    </a:stretch>
                  </pic:blipFill>
                  <pic:spPr>
                    <a:xfrm>
                      <a:off x="0" y="0"/>
                      <a:ext cx="2924175" cy="1781175"/>
                    </a:xfrm>
                    <a:prstGeom prst="rect">
                      <a:avLst/>
                    </a:prstGeom>
                  </pic:spPr>
                </pic:pic>
              </a:graphicData>
            </a:graphic>
          </wp:inline>
        </w:drawing>
      </w:r>
    </w:p>
    <w:p w14:paraId="74A0280B" w14:textId="52AECA6E" w:rsidR="00F7278A" w:rsidRDefault="00F7278A" w:rsidP="00F45C43">
      <w:pPr>
        <w:spacing w:after="0" w:line="360" w:lineRule="auto"/>
        <w:jc w:val="both"/>
        <w:rPr>
          <w:rFonts w:ascii="Times New Roman" w:hAnsi="Times New Roman" w:cs="Times New Roman"/>
        </w:rPr>
      </w:pPr>
      <w:r>
        <w:rPr>
          <w:rFonts w:ascii="Times New Roman" w:hAnsi="Times New Roman" w:cs="Times New Roman"/>
        </w:rPr>
        <w:t>Dapat dinyatakan bahwa nilai null yang tersebar pada 3 kolom diatas saling berkaitan. Sehingga, pada kasus ini saya mengganti nilai null dengan “Unknown”.</w:t>
      </w:r>
      <w:r w:rsidR="00B055A6">
        <w:rPr>
          <w:rFonts w:ascii="Times New Roman" w:hAnsi="Times New Roman" w:cs="Times New Roman"/>
        </w:rPr>
        <w:t xml:space="preserve"> Setelah penggantian nilai null akan dilakukan sorting untuk mempersiapkan pengambilan nilai unik dan pertambahan id sebagai primary key. Rangkaian ETL selengkapnya seperti berikut.</w:t>
      </w:r>
    </w:p>
    <w:p w14:paraId="1698C3B7" w14:textId="1A466206" w:rsidR="00B055A6" w:rsidRDefault="00B055A6" w:rsidP="00F45C43">
      <w:pPr>
        <w:spacing w:after="0" w:line="360" w:lineRule="auto"/>
        <w:jc w:val="both"/>
        <w:rPr>
          <w:rFonts w:ascii="Times New Roman" w:hAnsi="Times New Roman" w:cs="Times New Roman"/>
        </w:rPr>
      </w:pPr>
      <w:r>
        <w:rPr>
          <w:noProof/>
        </w:rPr>
        <w:drawing>
          <wp:inline distT="0" distB="0" distL="0" distR="0" wp14:anchorId="564B0E45" wp14:editId="0B06ADCE">
            <wp:extent cx="5943600" cy="1626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26235"/>
                    </a:xfrm>
                    <a:prstGeom prst="rect">
                      <a:avLst/>
                    </a:prstGeom>
                  </pic:spPr>
                </pic:pic>
              </a:graphicData>
            </a:graphic>
          </wp:inline>
        </w:drawing>
      </w:r>
    </w:p>
    <w:p w14:paraId="775CFB04" w14:textId="4168FEAA" w:rsidR="00B055A6" w:rsidRDefault="00B055A6" w:rsidP="00F45C43">
      <w:pPr>
        <w:spacing w:after="0" w:line="360" w:lineRule="auto"/>
        <w:jc w:val="both"/>
        <w:rPr>
          <w:rFonts w:ascii="Times New Roman" w:hAnsi="Times New Roman" w:cs="Times New Roman"/>
        </w:rPr>
      </w:pPr>
      <w:r>
        <w:rPr>
          <w:rFonts w:ascii="Times New Roman" w:hAnsi="Times New Roman" w:cs="Times New Roman"/>
        </w:rPr>
        <w:t>Rangkaian di atas menghasilkan tabel dimensi yang sebelumnya telah divisualikan dengan star schema diatas.</w:t>
      </w:r>
      <w:r w:rsidR="00792E02">
        <w:rPr>
          <w:rFonts w:ascii="Times New Roman" w:hAnsi="Times New Roman" w:cs="Times New Roman"/>
        </w:rPr>
        <w:t xml:space="preserve"> Hasil di</w:t>
      </w:r>
      <w:r w:rsidR="001B5710">
        <w:rPr>
          <w:rFonts w:ascii="Times New Roman" w:hAnsi="Times New Roman" w:cs="Times New Roman"/>
        </w:rPr>
        <w:t xml:space="preserve"> </w:t>
      </w:r>
      <w:r w:rsidR="00792E02">
        <w:rPr>
          <w:rFonts w:ascii="Times New Roman" w:hAnsi="Times New Roman" w:cs="Times New Roman"/>
        </w:rPr>
        <w:t xml:space="preserve">atas di load </w:t>
      </w:r>
      <w:r w:rsidR="001B5710">
        <w:rPr>
          <w:rFonts w:ascii="Times New Roman" w:hAnsi="Times New Roman" w:cs="Times New Roman"/>
        </w:rPr>
        <w:t>pada database yang sama dan diextract kedalam file excel (.xlsx).</w:t>
      </w:r>
    </w:p>
    <w:p w14:paraId="73FEA4AF" w14:textId="3015539B" w:rsidR="00685586" w:rsidRDefault="00685586" w:rsidP="00F45C43">
      <w:pPr>
        <w:spacing w:after="0" w:line="360" w:lineRule="auto"/>
        <w:jc w:val="both"/>
        <w:rPr>
          <w:rFonts w:ascii="Times New Roman" w:hAnsi="Times New Roman" w:cs="Times New Roman"/>
        </w:rPr>
      </w:pPr>
      <w:r>
        <w:rPr>
          <w:noProof/>
        </w:rPr>
        <w:drawing>
          <wp:inline distT="0" distB="0" distL="0" distR="0" wp14:anchorId="2B26BC97" wp14:editId="081DC619">
            <wp:extent cx="1762125" cy="7810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62125" cy="781050"/>
                    </a:xfrm>
                    <a:prstGeom prst="rect">
                      <a:avLst/>
                    </a:prstGeom>
                  </pic:spPr>
                </pic:pic>
              </a:graphicData>
            </a:graphic>
          </wp:inline>
        </w:drawing>
      </w:r>
      <w:r>
        <w:rPr>
          <w:noProof/>
        </w:rPr>
        <w:drawing>
          <wp:inline distT="0" distB="0" distL="0" distR="0" wp14:anchorId="74D5170A" wp14:editId="2DE1CCD3">
            <wp:extent cx="1790700" cy="85725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6"/>
                    <a:stretch>
                      <a:fillRect/>
                    </a:stretch>
                  </pic:blipFill>
                  <pic:spPr>
                    <a:xfrm>
                      <a:off x="0" y="0"/>
                      <a:ext cx="1790700" cy="857250"/>
                    </a:xfrm>
                    <a:prstGeom prst="rect">
                      <a:avLst/>
                    </a:prstGeom>
                  </pic:spPr>
                </pic:pic>
              </a:graphicData>
            </a:graphic>
          </wp:inline>
        </w:drawing>
      </w:r>
      <w:r>
        <w:rPr>
          <w:noProof/>
        </w:rPr>
        <w:drawing>
          <wp:inline distT="0" distB="0" distL="0" distR="0" wp14:anchorId="5E253CDA" wp14:editId="559C5D52">
            <wp:extent cx="1838325" cy="876300"/>
            <wp:effectExtent l="0" t="0" r="9525" b="0"/>
            <wp:docPr id="12" name="Picture 1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chat or text message&#10;&#10;Description automatically generated"/>
                    <pic:cNvPicPr/>
                  </pic:nvPicPr>
                  <pic:blipFill>
                    <a:blip r:embed="rId17"/>
                    <a:stretch>
                      <a:fillRect/>
                    </a:stretch>
                  </pic:blipFill>
                  <pic:spPr>
                    <a:xfrm>
                      <a:off x="0" y="0"/>
                      <a:ext cx="1838325" cy="876300"/>
                    </a:xfrm>
                    <a:prstGeom prst="rect">
                      <a:avLst/>
                    </a:prstGeom>
                  </pic:spPr>
                </pic:pic>
              </a:graphicData>
            </a:graphic>
          </wp:inline>
        </w:drawing>
      </w:r>
    </w:p>
    <w:p w14:paraId="3D351D07" w14:textId="39A76677" w:rsidR="00C2447D" w:rsidRDefault="00C2447D" w:rsidP="00F45C43">
      <w:pPr>
        <w:spacing w:after="0" w:line="360" w:lineRule="auto"/>
        <w:jc w:val="both"/>
        <w:rPr>
          <w:rFonts w:ascii="Times New Roman" w:hAnsi="Times New Roman" w:cs="Times New Roman"/>
        </w:rPr>
      </w:pPr>
    </w:p>
    <w:p w14:paraId="6612C3A9" w14:textId="5F51BF23" w:rsidR="00C2447D" w:rsidRDefault="00C2447D" w:rsidP="00C2447D">
      <w:pPr>
        <w:pStyle w:val="ListParagraph"/>
        <w:numPr>
          <w:ilvl w:val="1"/>
          <w:numId w:val="3"/>
        </w:numPr>
        <w:spacing w:after="0" w:line="360" w:lineRule="auto"/>
        <w:ind w:left="567" w:hanging="567"/>
        <w:jc w:val="both"/>
        <w:rPr>
          <w:rFonts w:ascii="Times New Roman" w:hAnsi="Times New Roman" w:cs="Times New Roman"/>
          <w:b/>
          <w:bCs/>
          <w:sz w:val="24"/>
          <w:szCs w:val="24"/>
        </w:rPr>
      </w:pPr>
      <w:r w:rsidRPr="00C2447D">
        <w:rPr>
          <w:rFonts w:ascii="Times New Roman" w:hAnsi="Times New Roman" w:cs="Times New Roman"/>
          <w:b/>
          <w:bCs/>
          <w:sz w:val="24"/>
          <w:szCs w:val="24"/>
        </w:rPr>
        <w:t>Tabel Fakta</w:t>
      </w:r>
    </w:p>
    <w:p w14:paraId="5E1E8298" w14:textId="07063E11" w:rsidR="00245DEF" w:rsidRDefault="00245DEF" w:rsidP="00245DEF">
      <w:pPr>
        <w:spacing w:after="0" w:line="360" w:lineRule="auto"/>
        <w:jc w:val="both"/>
        <w:rPr>
          <w:rFonts w:ascii="Times New Roman" w:hAnsi="Times New Roman" w:cs="Times New Roman"/>
        </w:rPr>
      </w:pPr>
      <w:r>
        <w:rPr>
          <w:rFonts w:ascii="Times New Roman" w:hAnsi="Times New Roman" w:cs="Times New Roman"/>
        </w:rPr>
        <w:t xml:space="preserve">Hasil dimensi diatas akan siap digunakan untuk menghasilkan tabel fakta. Rangkaian tabel fakta yang dilakukan seperti proses </w:t>
      </w:r>
      <w:r w:rsidR="009F12CD">
        <w:rPr>
          <w:rFonts w:ascii="Times New Roman" w:hAnsi="Times New Roman" w:cs="Times New Roman"/>
        </w:rPr>
        <w:t xml:space="preserve">join, lebih tepatnya dengan INNER JOIN. Fitur pada pentaho untuk itu dilakukan menggunakan “Database Lookup” yang memanfaatkan value yang sama untuk pada tabel data real dengan hasil tabel dimensi. </w:t>
      </w:r>
    </w:p>
    <w:p w14:paraId="1587CC2C" w14:textId="486B54FF" w:rsidR="009F12CD" w:rsidRDefault="009F12CD" w:rsidP="009F12CD">
      <w:pPr>
        <w:spacing w:after="0" w:line="360" w:lineRule="auto"/>
        <w:ind w:firstLine="720"/>
        <w:jc w:val="center"/>
        <w:rPr>
          <w:rFonts w:ascii="Times New Roman" w:hAnsi="Times New Roman" w:cs="Times New Roman"/>
        </w:rPr>
      </w:pPr>
      <w:r>
        <w:rPr>
          <w:noProof/>
        </w:rPr>
        <w:lastRenderedPageBreak/>
        <w:drawing>
          <wp:inline distT="0" distB="0" distL="0" distR="0" wp14:anchorId="68E47C94" wp14:editId="3A36190A">
            <wp:extent cx="5876925" cy="5248275"/>
            <wp:effectExtent l="0" t="0" r="9525" b="9525"/>
            <wp:docPr id="13" name="Picture 1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able&#10;&#10;Description automatically generated"/>
                    <pic:cNvPicPr/>
                  </pic:nvPicPr>
                  <pic:blipFill>
                    <a:blip r:embed="rId18"/>
                    <a:stretch>
                      <a:fillRect/>
                    </a:stretch>
                  </pic:blipFill>
                  <pic:spPr>
                    <a:xfrm>
                      <a:off x="0" y="0"/>
                      <a:ext cx="5876925" cy="5248275"/>
                    </a:xfrm>
                    <a:prstGeom prst="rect">
                      <a:avLst/>
                    </a:prstGeom>
                  </pic:spPr>
                </pic:pic>
              </a:graphicData>
            </a:graphic>
          </wp:inline>
        </w:drawing>
      </w:r>
    </w:p>
    <w:p w14:paraId="58A89599" w14:textId="499BE689"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Lookup schema -&gt; digunakan untuk mengetahui status tabel dan di database yang dibuat, status tabel yang digunakan adalah public.</w:t>
      </w:r>
    </w:p>
    <w:p w14:paraId="7CE7ECE8" w14:textId="28C71DBB"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Lookup table -&gt; digunakan untuk melakukan proses INNER join.</w:t>
      </w:r>
    </w:p>
    <w:p w14:paraId="514FCF7F" w14:textId="04E47D19"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Table field -&gt; digunakan untuk tabel yang berisi data real</w:t>
      </w:r>
    </w:p>
    <w:p w14:paraId="4C9FE586" w14:textId="6D5CA774"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Field1 -&gt; digunakan untuk mengambil hasil dimensi division</w:t>
      </w:r>
    </w:p>
    <w:p w14:paraId="1690FD63" w14:textId="53418954"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Comparator -&gt; digunakan untuk membandingkan nilai antar kedua tabel</w:t>
      </w:r>
    </w:p>
    <w:p w14:paraId="143E31C3" w14:textId="0DC61188" w:rsidR="009F12CD" w:rsidRP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Values to return from the lookup table -&gt; digunakan untuk mengembailkan nilai yang diinginkan. Tabel fakta menyimpan id dari tabel dimensi, sehingga yang dikembalikan adalah id dari dimensi tersebut</w:t>
      </w:r>
    </w:p>
    <w:p w14:paraId="3293BC53" w14:textId="5A0A8000" w:rsidR="0060458A" w:rsidRDefault="0060458A" w:rsidP="0060458A">
      <w:pPr>
        <w:spacing w:line="360" w:lineRule="auto"/>
        <w:jc w:val="both"/>
        <w:rPr>
          <w:rFonts w:ascii="Times New Roman" w:hAnsi="Times New Roman" w:cs="Times New Roman"/>
        </w:rPr>
      </w:pPr>
    </w:p>
    <w:p w14:paraId="5FDD726A" w14:textId="25B6F2E5" w:rsidR="00FD79A7" w:rsidRDefault="00FD79A7" w:rsidP="0060458A">
      <w:pPr>
        <w:spacing w:line="360" w:lineRule="auto"/>
        <w:jc w:val="both"/>
        <w:rPr>
          <w:rFonts w:ascii="Times New Roman" w:hAnsi="Times New Roman" w:cs="Times New Roman"/>
        </w:rPr>
      </w:pPr>
      <w:r>
        <w:rPr>
          <w:rFonts w:ascii="Times New Roman" w:hAnsi="Times New Roman" w:cs="Times New Roman"/>
        </w:rPr>
        <w:lastRenderedPageBreak/>
        <w:t>Namun karena tabel data real masih memiliki null, maka diperlukan pengubah nilai menjadi ‘Unknown’. Fungsi yang digunakan adalah COALESCE. Fungsi tersebut menggubah nilai pada tabel yang diinputkan dengan value yang diinginkan (‘Unknown’) dan dilakukan measure (Average) dari tabel Rating. Berikut query yang digunakan.</w:t>
      </w:r>
    </w:p>
    <w:p w14:paraId="4F330E5C"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SELECT</w:t>
      </w:r>
    </w:p>
    <w:p w14:paraId="74BAC971"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r>
        <w:rPr>
          <w:rFonts w:ascii="Courier" w:hAnsi="Courier" w:cs="Courier"/>
          <w:color w:val="FF00FF"/>
          <w:sz w:val="18"/>
          <w:szCs w:val="18"/>
          <w:lang w:val="en-ID"/>
        </w:rPr>
        <w:t>COALESCE</w:t>
      </w:r>
      <w:r>
        <w:rPr>
          <w:rFonts w:ascii="Courier" w:hAnsi="Courier" w:cs="Courier"/>
          <w:sz w:val="18"/>
          <w:szCs w:val="18"/>
          <w:lang w:val="en-ID"/>
        </w:rPr>
        <w:t>(division_name,</w:t>
      </w:r>
      <w:r>
        <w:rPr>
          <w:rFonts w:ascii="Courier" w:hAnsi="Courier" w:cs="Courier"/>
          <w:color w:val="FF0000"/>
          <w:sz w:val="18"/>
          <w:szCs w:val="18"/>
          <w:lang w:val="en-ID"/>
        </w:rPr>
        <w:t>'Unknown'</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division_name,</w:t>
      </w:r>
    </w:p>
    <w:p w14:paraId="3CCEF514"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r>
        <w:rPr>
          <w:rFonts w:ascii="Courier" w:hAnsi="Courier" w:cs="Courier"/>
          <w:color w:val="FF00FF"/>
          <w:sz w:val="18"/>
          <w:szCs w:val="18"/>
          <w:lang w:val="en-ID"/>
        </w:rPr>
        <w:t>COALESCE</w:t>
      </w:r>
      <w:r>
        <w:rPr>
          <w:rFonts w:ascii="Courier" w:hAnsi="Courier" w:cs="Courier"/>
          <w:sz w:val="18"/>
          <w:szCs w:val="18"/>
          <w:lang w:val="en-ID"/>
        </w:rPr>
        <w:t>(department,</w:t>
      </w:r>
      <w:r>
        <w:rPr>
          <w:rFonts w:ascii="Courier" w:hAnsi="Courier" w:cs="Courier"/>
          <w:color w:val="FF0000"/>
          <w:sz w:val="18"/>
          <w:szCs w:val="18"/>
          <w:lang w:val="en-ID"/>
        </w:rPr>
        <w:t>'Unknown'</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department,</w:t>
      </w:r>
    </w:p>
    <w:p w14:paraId="6A9CD203"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r>
        <w:rPr>
          <w:rFonts w:ascii="Courier" w:hAnsi="Courier" w:cs="Courier"/>
          <w:color w:val="FF00FF"/>
          <w:sz w:val="18"/>
          <w:szCs w:val="18"/>
          <w:lang w:val="en-ID"/>
        </w:rPr>
        <w:t>COALESCE</w:t>
      </w:r>
      <w:r>
        <w:rPr>
          <w:rFonts w:ascii="Courier" w:hAnsi="Courier" w:cs="Courier"/>
          <w:sz w:val="18"/>
          <w:szCs w:val="18"/>
          <w:lang w:val="en-ID"/>
        </w:rPr>
        <w:t xml:space="preserve">(class_name, </w:t>
      </w:r>
      <w:r>
        <w:rPr>
          <w:rFonts w:ascii="Courier" w:hAnsi="Courier" w:cs="Courier"/>
          <w:color w:val="FF0000"/>
          <w:sz w:val="18"/>
          <w:szCs w:val="18"/>
          <w:lang w:val="en-ID"/>
        </w:rPr>
        <w:t>'Unknown'</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class_name,</w:t>
      </w:r>
    </w:p>
    <w:p w14:paraId="1D319D73"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t>AVG(</w:t>
      </w:r>
      <w:r>
        <w:rPr>
          <w:rFonts w:ascii="Courier" w:hAnsi="Courier" w:cs="Courier"/>
          <w:color w:val="FF0000"/>
          <w:sz w:val="18"/>
          <w:szCs w:val="18"/>
          <w:lang w:val="en-ID"/>
        </w:rPr>
        <w:t>"Rating"</w:t>
      </w:r>
      <w:r>
        <w:rPr>
          <w:rFonts w:ascii="Courier" w:hAnsi="Courier" w:cs="Courier"/>
          <w:sz w:val="18"/>
          <w:szCs w:val="18"/>
          <w:lang w:val="en-ID"/>
        </w:rPr>
        <w:t>)</w:t>
      </w:r>
    </w:p>
    <w:p w14:paraId="13720EE2"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FROM</w:t>
      </w:r>
      <w:r>
        <w:rPr>
          <w:rFonts w:ascii="Courier" w:hAnsi="Courier" w:cs="Courier"/>
          <w:sz w:val="18"/>
          <w:szCs w:val="18"/>
          <w:lang w:val="en-ID"/>
        </w:rPr>
        <w:t xml:space="preserve"> review</w:t>
      </w:r>
    </w:p>
    <w:p w14:paraId="19B1C03B" w14:textId="03B50BB9"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GROUP</w:t>
      </w:r>
      <w:r>
        <w:rPr>
          <w:rFonts w:ascii="Courier" w:hAnsi="Courier" w:cs="Courier"/>
          <w:sz w:val="18"/>
          <w:szCs w:val="18"/>
          <w:lang w:val="en-ID"/>
        </w:rPr>
        <w:t xml:space="preserve"> </w:t>
      </w:r>
      <w:r>
        <w:rPr>
          <w:rFonts w:ascii="Courier" w:hAnsi="Courier" w:cs="Courier"/>
          <w:color w:val="0000FF"/>
          <w:sz w:val="18"/>
          <w:szCs w:val="18"/>
          <w:lang w:val="en-ID"/>
        </w:rPr>
        <w:t>BY</w:t>
      </w:r>
      <w:r>
        <w:rPr>
          <w:rFonts w:ascii="Courier" w:hAnsi="Courier" w:cs="Courier"/>
          <w:sz w:val="18"/>
          <w:szCs w:val="18"/>
          <w:lang w:val="en-ID"/>
        </w:rPr>
        <w:t xml:space="preserve"> 1,2,3</w:t>
      </w:r>
    </w:p>
    <w:p w14:paraId="538F5C06" w14:textId="3DCA2547" w:rsidR="00FA6965" w:rsidRDefault="00FA6965" w:rsidP="00FD79A7">
      <w:pPr>
        <w:autoSpaceDE w:val="0"/>
        <w:autoSpaceDN w:val="0"/>
        <w:adjustRightInd w:val="0"/>
        <w:spacing w:after="0" w:line="240" w:lineRule="auto"/>
        <w:rPr>
          <w:rFonts w:ascii="Courier" w:hAnsi="Courier" w:cs="Courier"/>
          <w:sz w:val="18"/>
          <w:szCs w:val="18"/>
          <w:lang w:val="en-ID"/>
        </w:rPr>
      </w:pPr>
    </w:p>
    <w:p w14:paraId="0F04D922" w14:textId="192F8645" w:rsidR="00FA6965" w:rsidRDefault="00FA6965" w:rsidP="00FD79A7">
      <w:pPr>
        <w:autoSpaceDE w:val="0"/>
        <w:autoSpaceDN w:val="0"/>
        <w:adjustRightInd w:val="0"/>
        <w:spacing w:after="0" w:line="240" w:lineRule="auto"/>
        <w:rPr>
          <w:rFonts w:ascii="Courier" w:hAnsi="Courier" w:cs="Courier"/>
          <w:sz w:val="18"/>
          <w:szCs w:val="18"/>
          <w:lang w:val="en-ID"/>
        </w:rPr>
      </w:pPr>
    </w:p>
    <w:p w14:paraId="4F3EC91A" w14:textId="2B83D68F" w:rsidR="00FA6965" w:rsidRDefault="00FA6965" w:rsidP="00FD79A7">
      <w:pPr>
        <w:autoSpaceDE w:val="0"/>
        <w:autoSpaceDN w:val="0"/>
        <w:adjustRightInd w:val="0"/>
        <w:spacing w:after="0" w:line="240" w:lineRule="auto"/>
        <w:rPr>
          <w:rFonts w:ascii="Times New Roman" w:hAnsi="Times New Roman" w:cs="Times New Roman"/>
          <w:lang w:val="en-ID"/>
        </w:rPr>
      </w:pPr>
      <w:r>
        <w:rPr>
          <w:rFonts w:ascii="Times New Roman" w:hAnsi="Times New Roman" w:cs="Times New Roman"/>
          <w:lang w:val="en-ID"/>
        </w:rPr>
        <w:t>Proses untuk 2 dimensi lainnya sama seperti dimensi division. Hasil dari tabel fakta seperti berikut.</w:t>
      </w:r>
    </w:p>
    <w:p w14:paraId="7BCAFCB8" w14:textId="736CBADC" w:rsidR="00FA6965" w:rsidRDefault="00FA6965" w:rsidP="00FD79A7">
      <w:pPr>
        <w:autoSpaceDE w:val="0"/>
        <w:autoSpaceDN w:val="0"/>
        <w:adjustRightInd w:val="0"/>
        <w:spacing w:after="0" w:line="240" w:lineRule="auto"/>
        <w:rPr>
          <w:rFonts w:ascii="Times New Roman" w:hAnsi="Times New Roman" w:cs="Times New Roman"/>
          <w:lang w:val="en-ID"/>
        </w:rPr>
      </w:pPr>
      <w:r>
        <w:rPr>
          <w:noProof/>
        </w:rPr>
        <w:drawing>
          <wp:inline distT="0" distB="0" distL="0" distR="0" wp14:anchorId="0601FB16" wp14:editId="7829B75F">
            <wp:extent cx="5943600" cy="3257550"/>
            <wp:effectExtent l="0" t="0" r="0" b="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9"/>
                    <a:stretch>
                      <a:fillRect/>
                    </a:stretch>
                  </pic:blipFill>
                  <pic:spPr>
                    <a:xfrm>
                      <a:off x="0" y="0"/>
                      <a:ext cx="5943600" cy="3257550"/>
                    </a:xfrm>
                    <a:prstGeom prst="rect">
                      <a:avLst/>
                    </a:prstGeom>
                  </pic:spPr>
                </pic:pic>
              </a:graphicData>
            </a:graphic>
          </wp:inline>
        </w:drawing>
      </w:r>
    </w:p>
    <w:p w14:paraId="2D4973CC" w14:textId="75EC25E8" w:rsidR="00FA6965" w:rsidRDefault="00FA6965" w:rsidP="00FD79A7">
      <w:pPr>
        <w:autoSpaceDE w:val="0"/>
        <w:autoSpaceDN w:val="0"/>
        <w:adjustRightInd w:val="0"/>
        <w:spacing w:after="0" w:line="240" w:lineRule="auto"/>
        <w:rPr>
          <w:rFonts w:ascii="Times New Roman" w:hAnsi="Times New Roman" w:cs="Times New Roman"/>
          <w:lang w:val="en-ID"/>
        </w:rPr>
      </w:pPr>
    </w:p>
    <w:p w14:paraId="0118D6C2" w14:textId="77777777" w:rsidR="00FA6965" w:rsidRDefault="00FA6965" w:rsidP="00FD79A7">
      <w:pPr>
        <w:autoSpaceDE w:val="0"/>
        <w:autoSpaceDN w:val="0"/>
        <w:adjustRightInd w:val="0"/>
        <w:spacing w:after="0" w:line="240" w:lineRule="auto"/>
        <w:rPr>
          <w:rFonts w:ascii="Times New Roman" w:hAnsi="Times New Roman" w:cs="Times New Roman"/>
          <w:lang w:val="en-ID"/>
        </w:rPr>
      </w:pPr>
    </w:p>
    <w:p w14:paraId="7F773C73" w14:textId="0757FE90" w:rsidR="00FA6965" w:rsidRDefault="00FA6965" w:rsidP="00FA6965">
      <w:pPr>
        <w:autoSpaceDE w:val="0"/>
        <w:autoSpaceDN w:val="0"/>
        <w:adjustRightInd w:val="0"/>
        <w:spacing w:after="0" w:line="360" w:lineRule="auto"/>
        <w:rPr>
          <w:rFonts w:ascii="Times New Roman" w:hAnsi="Times New Roman" w:cs="Times New Roman"/>
          <w:lang w:val="en-ID"/>
        </w:rPr>
      </w:pPr>
      <w:r>
        <w:rPr>
          <w:rFonts w:ascii="Times New Roman" w:hAnsi="Times New Roman" w:cs="Times New Roman"/>
          <w:lang w:val="en-ID"/>
        </w:rPr>
        <w:t>Hasil tersebut akan difilter kolom mana saja yang digunakan. Filter yang digunakan seperti berikut yang berdasarkan star schema yang digunakan.</w:t>
      </w:r>
    </w:p>
    <w:p w14:paraId="55CD8386" w14:textId="483B81C6" w:rsidR="00FA6965" w:rsidRDefault="00FA6965" w:rsidP="00FA6965">
      <w:pPr>
        <w:autoSpaceDE w:val="0"/>
        <w:autoSpaceDN w:val="0"/>
        <w:adjustRightInd w:val="0"/>
        <w:spacing w:after="0" w:line="360" w:lineRule="auto"/>
        <w:rPr>
          <w:rFonts w:ascii="Times New Roman" w:hAnsi="Times New Roman" w:cs="Times New Roman"/>
          <w:lang w:val="en-ID"/>
        </w:rPr>
      </w:pPr>
    </w:p>
    <w:p w14:paraId="2DEE5775" w14:textId="2CDFF5D3" w:rsidR="00FA6965" w:rsidRDefault="00FA6965" w:rsidP="00FA6965">
      <w:pPr>
        <w:autoSpaceDE w:val="0"/>
        <w:autoSpaceDN w:val="0"/>
        <w:adjustRightInd w:val="0"/>
        <w:spacing w:after="0" w:line="360" w:lineRule="auto"/>
        <w:jc w:val="center"/>
        <w:rPr>
          <w:rFonts w:ascii="Times New Roman" w:hAnsi="Times New Roman" w:cs="Times New Roman"/>
          <w:lang w:val="en-ID"/>
        </w:rPr>
      </w:pPr>
      <w:r>
        <w:rPr>
          <w:noProof/>
        </w:rPr>
        <w:drawing>
          <wp:inline distT="0" distB="0" distL="0" distR="0" wp14:anchorId="2EBAEB15" wp14:editId="231662FB">
            <wp:extent cx="2743200" cy="1133475"/>
            <wp:effectExtent l="0" t="0" r="0" b="9525"/>
            <wp:docPr id="15" name="Picture 1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table&#10;&#10;Description automatically generated"/>
                    <pic:cNvPicPr/>
                  </pic:nvPicPr>
                  <pic:blipFill>
                    <a:blip r:embed="rId20"/>
                    <a:stretch>
                      <a:fillRect/>
                    </a:stretch>
                  </pic:blipFill>
                  <pic:spPr>
                    <a:xfrm>
                      <a:off x="0" y="0"/>
                      <a:ext cx="2743200" cy="1133475"/>
                    </a:xfrm>
                    <a:prstGeom prst="rect">
                      <a:avLst/>
                    </a:prstGeom>
                  </pic:spPr>
                </pic:pic>
              </a:graphicData>
            </a:graphic>
          </wp:inline>
        </w:drawing>
      </w:r>
    </w:p>
    <w:p w14:paraId="26E673CC" w14:textId="71F53245" w:rsidR="00FA6965" w:rsidRDefault="00FA6965" w:rsidP="00FA6965">
      <w:pPr>
        <w:autoSpaceDE w:val="0"/>
        <w:autoSpaceDN w:val="0"/>
        <w:adjustRightInd w:val="0"/>
        <w:spacing w:after="0" w:line="360" w:lineRule="auto"/>
        <w:rPr>
          <w:rFonts w:ascii="Times New Roman" w:hAnsi="Times New Roman" w:cs="Times New Roman"/>
          <w:lang w:val="en-ID"/>
        </w:rPr>
      </w:pPr>
    </w:p>
    <w:p w14:paraId="6696871C" w14:textId="7CDB2675" w:rsidR="00FA6965" w:rsidRDefault="00FA6965" w:rsidP="00FA6965">
      <w:pPr>
        <w:autoSpaceDE w:val="0"/>
        <w:autoSpaceDN w:val="0"/>
        <w:adjustRightInd w:val="0"/>
        <w:spacing w:after="0" w:line="360" w:lineRule="auto"/>
        <w:rPr>
          <w:rFonts w:ascii="Times New Roman" w:hAnsi="Times New Roman" w:cs="Times New Roman"/>
          <w:lang w:val="en-ID"/>
        </w:rPr>
      </w:pPr>
      <w:r>
        <w:rPr>
          <w:rFonts w:ascii="Times New Roman" w:hAnsi="Times New Roman" w:cs="Times New Roman"/>
          <w:lang w:val="en-ID"/>
        </w:rPr>
        <w:lastRenderedPageBreak/>
        <w:t>Rangkaian lengkap tabel fakta dan hasilnya seperti berikut.</w:t>
      </w:r>
    </w:p>
    <w:p w14:paraId="7E5F5BA6" w14:textId="1424C3CD" w:rsidR="00FA6965" w:rsidRDefault="00FA6965" w:rsidP="00FA6965">
      <w:pPr>
        <w:autoSpaceDE w:val="0"/>
        <w:autoSpaceDN w:val="0"/>
        <w:adjustRightInd w:val="0"/>
        <w:spacing w:after="0" w:line="360" w:lineRule="auto"/>
        <w:rPr>
          <w:rFonts w:ascii="Times New Roman" w:hAnsi="Times New Roman" w:cs="Times New Roman"/>
          <w:lang w:val="en-ID"/>
        </w:rPr>
      </w:pPr>
      <w:r>
        <w:rPr>
          <w:noProof/>
        </w:rPr>
        <w:drawing>
          <wp:inline distT="0" distB="0" distL="0" distR="0" wp14:anchorId="23A47773" wp14:editId="65915989">
            <wp:extent cx="5943600" cy="187071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21"/>
                    <a:stretch>
                      <a:fillRect/>
                    </a:stretch>
                  </pic:blipFill>
                  <pic:spPr>
                    <a:xfrm>
                      <a:off x="0" y="0"/>
                      <a:ext cx="5943600" cy="1870710"/>
                    </a:xfrm>
                    <a:prstGeom prst="rect">
                      <a:avLst/>
                    </a:prstGeom>
                  </pic:spPr>
                </pic:pic>
              </a:graphicData>
            </a:graphic>
          </wp:inline>
        </w:drawing>
      </w:r>
    </w:p>
    <w:p w14:paraId="61783995" w14:textId="4FBD98E4" w:rsidR="00FA6965" w:rsidRPr="00FA6965" w:rsidRDefault="00FA6965" w:rsidP="00FA6965">
      <w:pPr>
        <w:autoSpaceDE w:val="0"/>
        <w:autoSpaceDN w:val="0"/>
        <w:adjustRightInd w:val="0"/>
        <w:spacing w:after="0" w:line="360" w:lineRule="auto"/>
        <w:rPr>
          <w:rFonts w:ascii="Times New Roman" w:hAnsi="Times New Roman" w:cs="Times New Roman"/>
          <w:lang w:val="en-ID"/>
        </w:rPr>
      </w:pPr>
      <w:r>
        <w:rPr>
          <w:noProof/>
        </w:rPr>
        <w:drawing>
          <wp:inline distT="0" distB="0" distL="0" distR="0" wp14:anchorId="1B591159" wp14:editId="6393684F">
            <wp:extent cx="1771650" cy="1943100"/>
            <wp:effectExtent l="0" t="0" r="0" b="0"/>
            <wp:docPr id="17" name="Picture 1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chat or text message&#10;&#10;Description automatically generated"/>
                    <pic:cNvPicPr/>
                  </pic:nvPicPr>
                  <pic:blipFill>
                    <a:blip r:embed="rId22"/>
                    <a:stretch>
                      <a:fillRect/>
                    </a:stretch>
                  </pic:blipFill>
                  <pic:spPr>
                    <a:xfrm>
                      <a:off x="0" y="0"/>
                      <a:ext cx="1771650" cy="1943100"/>
                    </a:xfrm>
                    <a:prstGeom prst="rect">
                      <a:avLst/>
                    </a:prstGeom>
                  </pic:spPr>
                </pic:pic>
              </a:graphicData>
            </a:graphic>
          </wp:inline>
        </w:drawing>
      </w:r>
      <w:r>
        <w:rPr>
          <w:noProof/>
        </w:rPr>
        <w:drawing>
          <wp:inline distT="0" distB="0" distL="0" distR="0" wp14:anchorId="379F4163" wp14:editId="739C55A5">
            <wp:extent cx="4143375" cy="2038350"/>
            <wp:effectExtent l="0" t="0" r="952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23"/>
                    <a:stretch>
                      <a:fillRect/>
                    </a:stretch>
                  </pic:blipFill>
                  <pic:spPr>
                    <a:xfrm>
                      <a:off x="0" y="0"/>
                      <a:ext cx="4143375" cy="2038350"/>
                    </a:xfrm>
                    <a:prstGeom prst="rect">
                      <a:avLst/>
                    </a:prstGeom>
                  </pic:spPr>
                </pic:pic>
              </a:graphicData>
            </a:graphic>
          </wp:inline>
        </w:drawing>
      </w:r>
    </w:p>
    <w:p w14:paraId="7EBFE21B" w14:textId="5C409FDF" w:rsidR="00FD79A7" w:rsidRDefault="00FD79A7" w:rsidP="0060458A">
      <w:pPr>
        <w:spacing w:line="360" w:lineRule="auto"/>
        <w:jc w:val="both"/>
        <w:rPr>
          <w:rFonts w:ascii="Times New Roman" w:hAnsi="Times New Roman" w:cs="Times New Roman"/>
        </w:rPr>
      </w:pPr>
    </w:p>
    <w:p w14:paraId="13E46E23" w14:textId="77777777" w:rsidR="00FD79A7" w:rsidRPr="0060458A" w:rsidRDefault="00FD79A7" w:rsidP="0060458A">
      <w:pPr>
        <w:spacing w:line="360" w:lineRule="auto"/>
        <w:jc w:val="both"/>
        <w:rPr>
          <w:rFonts w:ascii="Times New Roman" w:hAnsi="Times New Roman" w:cs="Times New Roman"/>
        </w:rPr>
      </w:pPr>
    </w:p>
    <w:sectPr w:rsidR="00FD79A7" w:rsidRPr="0060458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D3838"/>
    <w:multiLevelType w:val="hybridMultilevel"/>
    <w:tmpl w:val="0C463870"/>
    <w:lvl w:ilvl="0" w:tplc="5428DE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3431D1"/>
    <w:multiLevelType w:val="hybridMultilevel"/>
    <w:tmpl w:val="82FC9F14"/>
    <w:lvl w:ilvl="0" w:tplc="133640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3721260"/>
    <w:multiLevelType w:val="hybridMultilevel"/>
    <w:tmpl w:val="C680CA7A"/>
    <w:lvl w:ilvl="0" w:tplc="E5EC49C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D4D2E00"/>
    <w:multiLevelType w:val="hybridMultilevel"/>
    <w:tmpl w:val="01C43838"/>
    <w:lvl w:ilvl="0" w:tplc="5428DE8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E6C56EF"/>
    <w:multiLevelType w:val="hybridMultilevel"/>
    <w:tmpl w:val="EB76A3D0"/>
    <w:lvl w:ilvl="0" w:tplc="A60812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372968">
    <w:abstractNumId w:val="4"/>
  </w:num>
  <w:num w:numId="2" w16cid:durableId="1216553066">
    <w:abstractNumId w:val="0"/>
  </w:num>
  <w:num w:numId="3" w16cid:durableId="1570576549">
    <w:abstractNumId w:val="3"/>
  </w:num>
  <w:num w:numId="4" w16cid:durableId="532622434">
    <w:abstractNumId w:val="2"/>
  </w:num>
  <w:num w:numId="5" w16cid:durableId="3813662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ABD"/>
    <w:rsid w:val="00052053"/>
    <w:rsid w:val="000A3C63"/>
    <w:rsid w:val="000C44A6"/>
    <w:rsid w:val="000F0DC0"/>
    <w:rsid w:val="0010145C"/>
    <w:rsid w:val="0017148F"/>
    <w:rsid w:val="001740CC"/>
    <w:rsid w:val="001A1962"/>
    <w:rsid w:val="001A62AF"/>
    <w:rsid w:val="001B0DA4"/>
    <w:rsid w:val="001B5710"/>
    <w:rsid w:val="001E6BA8"/>
    <w:rsid w:val="00211F50"/>
    <w:rsid w:val="00240C77"/>
    <w:rsid w:val="00245DEF"/>
    <w:rsid w:val="002953E0"/>
    <w:rsid w:val="002D4BFE"/>
    <w:rsid w:val="00395852"/>
    <w:rsid w:val="003C21A0"/>
    <w:rsid w:val="003E3B94"/>
    <w:rsid w:val="004040BB"/>
    <w:rsid w:val="00437281"/>
    <w:rsid w:val="004A58D4"/>
    <w:rsid w:val="0059546F"/>
    <w:rsid w:val="005E6395"/>
    <w:rsid w:val="0060458A"/>
    <w:rsid w:val="00644C4D"/>
    <w:rsid w:val="00685586"/>
    <w:rsid w:val="006C210D"/>
    <w:rsid w:val="006F4D4E"/>
    <w:rsid w:val="007417EC"/>
    <w:rsid w:val="00747CEC"/>
    <w:rsid w:val="00792E02"/>
    <w:rsid w:val="007C3C59"/>
    <w:rsid w:val="009F12CD"/>
    <w:rsid w:val="00A17572"/>
    <w:rsid w:val="00A81AFE"/>
    <w:rsid w:val="00AD19C9"/>
    <w:rsid w:val="00B055A6"/>
    <w:rsid w:val="00B55D7E"/>
    <w:rsid w:val="00B70A34"/>
    <w:rsid w:val="00C21E52"/>
    <w:rsid w:val="00C2447D"/>
    <w:rsid w:val="00D30435"/>
    <w:rsid w:val="00D74323"/>
    <w:rsid w:val="00EA1ABD"/>
    <w:rsid w:val="00EB64AE"/>
    <w:rsid w:val="00EE40AF"/>
    <w:rsid w:val="00F45C43"/>
    <w:rsid w:val="00F7278A"/>
    <w:rsid w:val="00FA4E53"/>
    <w:rsid w:val="00FA6965"/>
    <w:rsid w:val="00FD479C"/>
    <w:rsid w:val="00FD79A7"/>
    <w:rsid w:val="00FF30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629F8"/>
  <w15:chartTrackingRefBased/>
  <w15:docId w15:val="{61815393-7350-4684-ACA1-0D8083C84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C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79FE2-D617-464D-B0CE-5F4314B87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8</Pages>
  <Words>1948</Words>
  <Characters>1110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ahmad.1805356</dc:creator>
  <cp:keywords/>
  <dc:description/>
  <cp:lastModifiedBy>adib.ahmad.1805356</cp:lastModifiedBy>
  <cp:revision>30</cp:revision>
  <dcterms:created xsi:type="dcterms:W3CDTF">2022-09-06T11:13:00Z</dcterms:created>
  <dcterms:modified xsi:type="dcterms:W3CDTF">2022-09-09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ed2d99-a0c6-3c8a-923e-47f45fd1ea1b</vt:lpwstr>
  </property>
  <property fmtid="{D5CDD505-2E9C-101B-9397-08002B2CF9AE}" pid="24" name="Mendeley Citation Style_1">
    <vt:lpwstr>http://www.zotero.org/styles/ieee</vt:lpwstr>
  </property>
</Properties>
</file>